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143B1DDB" w14:textId="77777777" w:rsidR="0058732F" w:rsidRDefault="0058732F" w:rsidP="002153FF">
      <w:pPr>
        <w:pStyle w:val="Subtitle"/>
        <w:rPr>
          <w:rFonts w:asciiTheme="majorHAnsi" w:eastAsiaTheme="majorEastAsia" w:hAnsiTheme="majorHAnsi" w:cstheme="majorBidi"/>
          <w:color w:val="auto"/>
          <w:spacing w:val="-10"/>
          <w:kern w:val="28"/>
          <w:sz w:val="56"/>
          <w:szCs w:val="56"/>
        </w:rPr>
      </w:pPr>
      <w:r w:rsidRPr="0058732F">
        <w:rPr>
          <w:rFonts w:asciiTheme="majorHAnsi" w:eastAsiaTheme="majorEastAsia" w:hAnsiTheme="majorHAnsi" w:cstheme="majorBidi"/>
          <w:color w:val="auto"/>
          <w:spacing w:val="-10"/>
          <w:kern w:val="28"/>
          <w:sz w:val="56"/>
          <w:szCs w:val="56"/>
        </w:rPr>
        <w:t>A Public Dataset of Annotated Orcinus orca Detections for Detection and Classification</w:t>
      </w:r>
    </w:p>
    <w:p w14:paraId="170A4C18" w14:textId="46BB2304" w:rsidR="005A146C" w:rsidRDefault="005A146C" w:rsidP="002153FF">
      <w:pPr>
        <w:pStyle w:val="Subtitle"/>
      </w:pPr>
      <w:r>
        <w:t>Authors:</w:t>
      </w:r>
      <w:r w:rsidR="00B31247">
        <w:t xml:space="preserve"> </w:t>
      </w:r>
      <w:r w:rsidR="00287648" w:rsidRPr="00287648">
        <w:t xml:space="preserve">The author list is bookended by the organizer/writer (KJP) and the PI working (RJ). </w:t>
      </w:r>
      <w:r w:rsidR="00287648">
        <w:t>All others</w:t>
      </w:r>
      <w:r w:rsidR="00287648" w:rsidRPr="00287648">
        <w:t xml:space="preserve"> are alphabetical.</w:t>
      </w:r>
    </w:p>
    <w:p w14:paraId="72809A2A" w14:textId="76FF06EC" w:rsidR="00427D7A" w:rsidRPr="009E42AA" w:rsidRDefault="00427D7A" w:rsidP="00427D7A">
      <w:pPr>
        <w:pStyle w:val="Subtitle"/>
        <w:rPr>
          <w:lang w:val="en-CA"/>
        </w:rPr>
      </w:pPr>
      <w:r>
        <w:t>K</w:t>
      </w:r>
      <w:r w:rsidR="006B750C">
        <w:t>.</w:t>
      </w:r>
      <w:r w:rsidR="00F13196">
        <w:t>J</w:t>
      </w:r>
      <w:r w:rsidR="006B750C">
        <w:t>.</w:t>
      </w:r>
      <w:r w:rsidR="00F13196">
        <w:t xml:space="preserve"> </w:t>
      </w:r>
      <w:r>
        <w:t xml:space="preserve">Palmer, </w:t>
      </w:r>
      <w:r w:rsidR="009E42AA">
        <w:t>Emma Cummings,</w:t>
      </w:r>
      <w:r w:rsidR="00780F9E">
        <w:t xml:space="preserve"> Mike Dowd,</w:t>
      </w:r>
      <w:r w:rsidR="009E42AA">
        <w:t xml:space="preserve"> Kait Frasier, </w:t>
      </w:r>
      <w:r>
        <w:t xml:space="preserve">Fabio Frazao, </w:t>
      </w:r>
      <w:r w:rsidR="009E42AA">
        <w:t>Alex Harris, April Houweling</w:t>
      </w:r>
      <w:r w:rsidR="009E42AA" w:rsidRPr="23114129">
        <w:rPr>
          <w:vertAlign w:val="superscript"/>
        </w:rPr>
        <w:t>3,4</w:t>
      </w:r>
      <w:r w:rsidR="009E42AA">
        <w:t>, Jasper Kanes,</w:t>
      </w:r>
      <w:r w:rsidR="00780F9E">
        <w:t xml:space="preserve"> </w:t>
      </w:r>
      <w:r w:rsidR="7529D408">
        <w:t>Oliver</w:t>
      </w:r>
      <w:r w:rsidR="000655D2">
        <w:t xml:space="preserve"> S.</w:t>
      </w:r>
      <w:r w:rsidR="7529D408">
        <w:t xml:space="preserve"> </w:t>
      </w:r>
      <w:proofErr w:type="spellStart"/>
      <w:r w:rsidR="7529D408">
        <w:t>Kirsebom</w:t>
      </w:r>
      <w:proofErr w:type="spellEnd"/>
      <w:r w:rsidR="7529D408">
        <w:t>,</w:t>
      </w:r>
      <w:r w:rsidR="009E42AA">
        <w:t xml:space="preserve"> Holger Klinck, Holly LeBlond, Amanda A. Leu, Lauren </w:t>
      </w:r>
      <w:proofErr w:type="spellStart"/>
      <w:r w:rsidR="009E42AA">
        <w:t>Laturnus</w:t>
      </w:r>
      <w:proofErr w:type="spellEnd"/>
      <w:r w:rsidR="009E42AA">
        <w:t xml:space="preserve">, </w:t>
      </w:r>
      <w:r w:rsidR="009E42AA" w:rsidRPr="23114129">
        <w:rPr>
          <w:lang w:val="en-CA"/>
        </w:rPr>
        <w:t xml:space="preserve">Craig Matkin, </w:t>
      </w:r>
      <w:r w:rsidR="009E42AA">
        <w:t>Olivia Murphy, Hannah Myers, Dan Olsen,</w:t>
      </w:r>
      <w:r w:rsidR="00BB51E2" w:rsidRPr="00BB51E2">
        <w:rPr>
          <w:rFonts w:ascii="Segoe UI" w:eastAsiaTheme="minorHAnsi" w:hAnsi="Segoe UI" w:cs="Segoe UI"/>
          <w:color w:val="auto"/>
          <w:spacing w:val="0"/>
          <w:sz w:val="18"/>
          <w:szCs w:val="18"/>
        </w:rPr>
        <w:t xml:space="preserve"> </w:t>
      </w:r>
      <w:r w:rsidR="00BB51E2" w:rsidRPr="00BB51E2">
        <w:t xml:space="preserve">Caitlin </w:t>
      </w:r>
      <w:proofErr w:type="spellStart"/>
      <w:r w:rsidR="00BB51E2" w:rsidRPr="00BB51E2">
        <w:t>O'Neill</w:t>
      </w:r>
      <w:r w:rsidR="00BB51E2">
        <w:t>v</w:t>
      </w:r>
      <w:proofErr w:type="spellEnd"/>
      <w:r w:rsidR="00215D48">
        <w:t xml:space="preserve"> Bruno </w:t>
      </w:r>
      <w:proofErr w:type="spellStart"/>
      <w:r w:rsidR="00215D48">
        <w:t>Padovese</w:t>
      </w:r>
      <w:proofErr w:type="spellEnd"/>
      <w:r w:rsidR="00215D48">
        <w:t>,</w:t>
      </w:r>
      <w:r w:rsidR="009E42AA">
        <w:t xml:space="preserve"> James Pilkington, Lucy Quale, </w:t>
      </w:r>
      <w:proofErr w:type="spellStart"/>
      <w:r w:rsidR="009E42AA">
        <w:t>Amalis</w:t>
      </w:r>
      <w:proofErr w:type="spellEnd"/>
      <w:r w:rsidR="009E42AA">
        <w:t xml:space="preserve"> Riera </w:t>
      </w:r>
      <w:proofErr w:type="spellStart"/>
      <w:r w:rsidR="009E42AA">
        <w:t>Vuibert</w:t>
      </w:r>
      <w:proofErr w:type="spellEnd"/>
      <w:r w:rsidR="009E42AA">
        <w:t>, Krista Trounce,</w:t>
      </w:r>
      <w:r w:rsidR="00BB51E2" w:rsidRPr="00BB51E2">
        <w:rPr>
          <w:rFonts w:ascii="Segoe UI" w:eastAsiaTheme="minorHAnsi" w:hAnsi="Segoe UI" w:cs="Segoe UI"/>
          <w:color w:val="auto"/>
          <w:spacing w:val="0"/>
          <w:sz w:val="18"/>
          <w:szCs w:val="18"/>
        </w:rPr>
        <w:t xml:space="preserve"> </w:t>
      </w:r>
      <w:r w:rsidR="00BB51E2" w:rsidRPr="00BB51E2">
        <w:t>Svein Vagle</w:t>
      </w:r>
      <w:r w:rsidR="00BB51E2">
        <w:t>,</w:t>
      </w:r>
      <w:r w:rsidR="009E42AA">
        <w:t xml:space="preserve"> Scott </w:t>
      </w:r>
      <w:r w:rsidR="00C60E45" w:rsidRPr="00C60E45">
        <w:t>Veirs</w:t>
      </w:r>
      <w:r w:rsidR="009E42AA">
        <w:t xml:space="preserve">, Val </w:t>
      </w:r>
      <w:r w:rsidR="00C60E45" w:rsidRPr="00C60E45">
        <w:t>Veirs</w:t>
      </w:r>
      <w:r w:rsidR="009E42AA">
        <w:t>, J</w:t>
      </w:r>
      <w:r>
        <w:t>enn Waldichuck</w:t>
      </w:r>
      <w:r w:rsidRPr="23114129">
        <w:rPr>
          <w:vertAlign w:val="superscript"/>
        </w:rPr>
        <w:t>3</w:t>
      </w:r>
      <w:r>
        <w:t xml:space="preserve">, </w:t>
      </w:r>
      <w:r w:rsidR="00323FC1">
        <w:t xml:space="preserve">Jason Wood, </w:t>
      </w:r>
      <w:r>
        <w:t xml:space="preserve">Harald </w:t>
      </w:r>
      <w:r w:rsidR="009E42AA">
        <w:t>Yur</w:t>
      </w:r>
      <w:r>
        <w:t>k</w:t>
      </w:r>
      <w:r w:rsidR="009E42AA">
        <w:t xml:space="preserve">, </w:t>
      </w:r>
      <w:r>
        <w:t>Ruth Joy</w:t>
      </w:r>
    </w:p>
    <w:p w14:paraId="2CF2B249" w14:textId="456BA1FF" w:rsidR="00215D48" w:rsidRDefault="00215D48" w:rsidP="002E6980"/>
    <w:p w14:paraId="3E91A4D3" w14:textId="77777777" w:rsidR="00AC3D35" w:rsidRDefault="00AC3D35">
      <w:pPr>
        <w:pStyle w:val="Heading1"/>
      </w:pPr>
    </w:p>
    <w:p w14:paraId="0CBB18D9" w14:textId="3BFB88A4" w:rsidR="00666A1C" w:rsidRDefault="006D74B9">
      <w:r>
        <w:t>Affiliations</w:t>
      </w:r>
      <w:r w:rsidR="00215D48">
        <w:t xml:space="preserve">- Please correct leaving your name  </w:t>
      </w:r>
    </w:p>
    <w:p w14:paraId="651A4FAB" w14:textId="0D00C097" w:rsidR="00215D48" w:rsidRDefault="00215D48">
      <w:r>
        <w:t>K.J. Palmer, Simon Fraser University</w:t>
      </w:r>
    </w:p>
    <w:p w14:paraId="2715931E" w14:textId="0DB98866" w:rsidR="00215D48" w:rsidRDefault="00215D48">
      <w:r>
        <w:t>Emma Cummings</w:t>
      </w:r>
      <w:r w:rsidR="004D31B4">
        <w:t>, SFU??</w:t>
      </w:r>
    </w:p>
    <w:p w14:paraId="30CBC410" w14:textId="12D7AC70" w:rsidR="00780F9E" w:rsidRDefault="00780F9E">
      <w:r>
        <w:t>Mike Dowd</w:t>
      </w:r>
    </w:p>
    <w:p w14:paraId="7B9146AE" w14:textId="090CEF2D" w:rsidR="00215D48" w:rsidRDefault="00215D48">
      <w:r>
        <w:t>Kait Frasier, SIO</w:t>
      </w:r>
    </w:p>
    <w:p w14:paraId="4BB72EAB" w14:textId="73AF7230" w:rsidR="00215D48" w:rsidRDefault="00215D48">
      <w:r>
        <w:t>Fabio Frazao, Simon Fraser University</w:t>
      </w:r>
      <w:r w:rsidR="61FFAA40">
        <w:t>, Dalhousie University</w:t>
      </w:r>
    </w:p>
    <w:p w14:paraId="36553460" w14:textId="46D79D30" w:rsidR="00215D48" w:rsidRDefault="00215D48">
      <w:r>
        <w:t>Alex Harris,</w:t>
      </w:r>
      <w:r w:rsidR="004D31B4">
        <w:t xml:space="preserve"> SFU??</w:t>
      </w:r>
    </w:p>
    <w:p w14:paraId="5C333329" w14:textId="6A55873C" w:rsidR="00215D48" w:rsidRDefault="00215D48">
      <w:r>
        <w:t>April Houweling</w:t>
      </w:r>
      <w:r>
        <w:rPr>
          <w:vertAlign w:val="superscript"/>
        </w:rPr>
        <w:t>3,4</w:t>
      </w:r>
      <w:r>
        <w:t xml:space="preserve">, JASCO, SFU </w:t>
      </w:r>
    </w:p>
    <w:p w14:paraId="0FC3FFDB" w14:textId="5C21B2AA" w:rsidR="00215D48" w:rsidRDefault="00215D48">
      <w:r>
        <w:t>Jasper Kanes, Ocean Networks Canada</w:t>
      </w:r>
    </w:p>
    <w:p w14:paraId="1451A411" w14:textId="2A20BF9B" w:rsidR="216494ED" w:rsidRDefault="008E7550">
      <w:r w:rsidRPr="008E7550">
        <w:t xml:space="preserve">Oliver S. </w:t>
      </w:r>
      <w:proofErr w:type="spellStart"/>
      <w:r w:rsidRPr="008E7550">
        <w:t>Kirsebom</w:t>
      </w:r>
      <w:proofErr w:type="spellEnd"/>
      <w:r w:rsidR="216494ED">
        <w:t>, Open Ocean Robotics, Dalhousie University</w:t>
      </w:r>
    </w:p>
    <w:p w14:paraId="2F6B6F4C" w14:textId="1301E09E" w:rsidR="00215D48" w:rsidRDefault="00215D48">
      <w:r>
        <w:t>Holger Klinck, Cornell University</w:t>
      </w:r>
    </w:p>
    <w:p w14:paraId="31A1FFEF" w14:textId="77777777" w:rsidR="00C60E45" w:rsidRDefault="00C60E45" w:rsidP="00C60E45">
      <w:r>
        <w:t>Holly T. LeBlond, Lucy Quayle, Harald Yurk Whale Detection and Localization Program, Pacific Enterprise Centre, Fisheries and Oceans Canada</w:t>
      </w:r>
    </w:p>
    <w:p w14:paraId="67AEC74F" w14:textId="722CDA03" w:rsidR="00215D48" w:rsidRDefault="00215D48">
      <w:r>
        <w:t>Amanda A. Leu, SIO – confirm with Kait</w:t>
      </w:r>
    </w:p>
    <w:p w14:paraId="0C1BB83C" w14:textId="2E444D16" w:rsidR="00215D48" w:rsidRDefault="00215D48">
      <w:r>
        <w:t xml:space="preserve">Lauren </w:t>
      </w:r>
      <w:proofErr w:type="spellStart"/>
      <w:r>
        <w:t>Laturnus</w:t>
      </w:r>
      <w:proofErr w:type="spellEnd"/>
      <w:r>
        <w:t xml:space="preserve">, </w:t>
      </w:r>
      <w:r w:rsidR="004D31B4">
        <w:t>SFU??</w:t>
      </w:r>
    </w:p>
    <w:p w14:paraId="68E02ADC" w14:textId="7183A9AE" w:rsidR="00215D48" w:rsidRPr="00215D48" w:rsidRDefault="00215D48">
      <w:r w:rsidRPr="00215D48">
        <w:t>Craig Matkin, North Gulf Oceanic Society</w:t>
      </w:r>
    </w:p>
    <w:p w14:paraId="79FC7647" w14:textId="41D23488" w:rsidR="00215D48" w:rsidRDefault="00215D48">
      <w:r w:rsidRPr="009E42AA">
        <w:lastRenderedPageBreak/>
        <w:t xml:space="preserve">Olivia Murphy, </w:t>
      </w:r>
      <w:r w:rsidR="00501966">
        <w:t>SFU</w:t>
      </w:r>
      <w:r>
        <w:t xml:space="preserve"> </w:t>
      </w:r>
    </w:p>
    <w:p w14:paraId="281B735A" w14:textId="18498E45" w:rsidR="00215D48" w:rsidRDefault="00215D48">
      <w:r>
        <w:t xml:space="preserve">Hannah Myers, </w:t>
      </w:r>
      <w:r w:rsidRPr="00215D48">
        <w:t>Marine Mammal Institute, Oregon State University and College of Fisheries and Ocean Sciences, University of Alaska Fairbanks</w:t>
      </w:r>
    </w:p>
    <w:p w14:paraId="699A9192" w14:textId="5C0314EF" w:rsidR="00215D48" w:rsidRDefault="00215D48">
      <w:r>
        <w:t>Dan Olsen, North Gulf Oceanic Society</w:t>
      </w:r>
    </w:p>
    <w:p w14:paraId="3D1AA40B" w14:textId="750400BC" w:rsidR="00215D48" w:rsidRDefault="00215D48">
      <w:r>
        <w:t xml:space="preserve">Bruno </w:t>
      </w:r>
      <w:proofErr w:type="spellStart"/>
      <w:proofErr w:type="gramStart"/>
      <w:r>
        <w:t>Padovese</w:t>
      </w:r>
      <w:proofErr w:type="spellEnd"/>
      <w:r>
        <w:t xml:space="preserve">, </w:t>
      </w:r>
      <w:r w:rsidR="6EDB5A19">
        <w:t xml:space="preserve"> SFU</w:t>
      </w:r>
      <w:proofErr w:type="gramEnd"/>
    </w:p>
    <w:p w14:paraId="182160B8" w14:textId="1FAB10BF" w:rsidR="00215D48" w:rsidRDefault="00215D48">
      <w:r>
        <w:t>James Pilkington, DFO Cetacean Research Program</w:t>
      </w:r>
    </w:p>
    <w:p w14:paraId="28CE4DFD" w14:textId="04427458" w:rsidR="00215D48" w:rsidRDefault="00215D48">
      <w:r>
        <w:t xml:space="preserve">Lucy Quale, DFO </w:t>
      </w:r>
      <w:r w:rsidRPr="00215D48">
        <w:t>Whale Detection and Localization Program</w:t>
      </w:r>
    </w:p>
    <w:p w14:paraId="4FED141B" w14:textId="77777777" w:rsidR="00215D48" w:rsidRDefault="00215D48">
      <w:proofErr w:type="spellStart"/>
      <w:r>
        <w:t>Amalis</w:t>
      </w:r>
      <w:proofErr w:type="spellEnd"/>
      <w:r>
        <w:t xml:space="preserve"> Riera </w:t>
      </w:r>
      <w:proofErr w:type="spellStart"/>
      <w:r>
        <w:t>Vuibert</w:t>
      </w:r>
      <w:proofErr w:type="spellEnd"/>
      <w:r>
        <w:t xml:space="preserve">, </w:t>
      </w:r>
    </w:p>
    <w:p w14:paraId="264C8132" w14:textId="38360F96" w:rsidR="00215D48" w:rsidRDefault="00215D48">
      <w:r>
        <w:t>Krista Trounce, Vancouver Fraser Port Authority</w:t>
      </w:r>
    </w:p>
    <w:p w14:paraId="3FC9FBD3" w14:textId="2AF16C52" w:rsidR="00215D48" w:rsidRDefault="00215D48">
      <w:r>
        <w:t xml:space="preserve">Scott </w:t>
      </w:r>
      <w:r w:rsidR="00C60E45" w:rsidRPr="00C60E45">
        <w:t>Veirs</w:t>
      </w:r>
      <w:r>
        <w:t xml:space="preserve">, </w:t>
      </w:r>
      <w:r w:rsidR="00C60E45">
        <w:t xml:space="preserve">Scott Viers, </w:t>
      </w:r>
      <w:proofErr w:type="spellStart"/>
      <w:r w:rsidR="00C60E45">
        <w:t>OrcaSou</w:t>
      </w:r>
      <w:sdt>
        <w:sdtPr>
          <w:tag w:val="goog_rdk_4"/>
          <w:id w:val="-490174535"/>
        </w:sdtPr>
        <w:sdtContent>
          <w:r w:rsidR="00C60E45">
            <w:t>n</w:t>
          </w:r>
        </w:sdtContent>
      </w:sdt>
      <w:r w:rsidR="00C60E45">
        <w:t>d</w:t>
      </w:r>
      <w:proofErr w:type="spellEnd"/>
    </w:p>
    <w:p w14:paraId="0C52C614" w14:textId="4628AEF0" w:rsidR="00215D48" w:rsidRDefault="00215D48">
      <w:r>
        <w:t xml:space="preserve">Val </w:t>
      </w:r>
      <w:r w:rsidR="00C60E45" w:rsidRPr="00C60E45">
        <w:t>Veirs</w:t>
      </w:r>
      <w:r>
        <w:t xml:space="preserve">, </w:t>
      </w:r>
      <w:proofErr w:type="spellStart"/>
      <w:r w:rsidR="00C60E45">
        <w:t>OrcaSou</w:t>
      </w:r>
      <w:sdt>
        <w:sdtPr>
          <w:tag w:val="goog_rdk_4"/>
          <w:id w:val="936331196"/>
        </w:sdtPr>
        <w:sdtContent>
          <w:r w:rsidR="00C60E45">
            <w:t>n</w:t>
          </w:r>
        </w:sdtContent>
      </w:sdt>
      <w:r w:rsidR="00C60E45">
        <w:t>d</w:t>
      </w:r>
      <w:proofErr w:type="spellEnd"/>
    </w:p>
    <w:p w14:paraId="49547519" w14:textId="778DBC72" w:rsidR="00215D48" w:rsidRDefault="00215D48">
      <w:r>
        <w:t>Jenn Waldichuck</w:t>
      </w:r>
      <w:r>
        <w:rPr>
          <w:vertAlign w:val="superscript"/>
        </w:rPr>
        <w:t>3</w:t>
      </w:r>
      <w:r>
        <w:t>, JASCO Applied Sciences</w:t>
      </w:r>
    </w:p>
    <w:p w14:paraId="1FC0212D" w14:textId="4874E314" w:rsidR="00215D48" w:rsidRDefault="00215D48">
      <w:r>
        <w:t xml:space="preserve">Harald Yurk, DFO </w:t>
      </w:r>
      <w:r w:rsidRPr="00215D48">
        <w:t>Whale Detection and Localization Program</w:t>
      </w:r>
    </w:p>
    <w:p w14:paraId="7C236197" w14:textId="685D1427" w:rsidR="00215D48" w:rsidRDefault="00215D48">
      <w:r>
        <w:t>Ruth Joy, SFU</w:t>
      </w:r>
    </w:p>
    <w:p w14:paraId="3DF6090E" w14:textId="0E6FEE65" w:rsidR="00427D7A" w:rsidRPr="00666A1C" w:rsidRDefault="00BB51E2" w:rsidP="00427D7A">
      <w:r w:rsidRPr="00BB51E2">
        <w:t>Caitlin O'Neill</w:t>
      </w:r>
      <w:r>
        <w:t xml:space="preserve">; </w:t>
      </w:r>
      <w:r w:rsidRPr="00BB51E2">
        <w:t>Svein Vagle</w:t>
      </w:r>
    </w:p>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942C4C8" w:rsidR="0051452F" w:rsidRPr="0051452F" w:rsidRDefault="0051452F" w:rsidP="09691109">
      <w:pPr>
        <w:pStyle w:val="BodyText"/>
        <w:rPr>
          <w:rFonts w:eastAsiaTheme="minorEastAsia" w:cstheme="minorBidi"/>
          <w:sz w:val="22"/>
          <w:szCs w:val="22"/>
          <w:lang w:val="en-US" w:eastAsia="en-US"/>
        </w:rPr>
      </w:pPr>
      <w:r w:rsidRPr="09691109">
        <w:rPr>
          <w:rFonts w:eastAsiaTheme="minorEastAsia" w:cstheme="minorBidi"/>
          <w:sz w:val="22"/>
          <w:szCs w:val="22"/>
          <w:lang w:val="en-US" w:eastAsia="en-US"/>
        </w:rPr>
        <w:t xml:space="preserve">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w:t>
      </w:r>
      <w:r w:rsidR="008469E4">
        <w:rPr>
          <w:rFonts w:eastAsiaTheme="minorEastAsia" w:cstheme="minorBidi"/>
          <w:sz w:val="22"/>
          <w:szCs w:val="22"/>
          <w:lang w:val="en-US" w:eastAsia="en-US"/>
        </w:rPr>
        <w:t>eleven</w:t>
      </w:r>
      <w:r w:rsidRPr="09691109">
        <w:rPr>
          <w:rFonts w:eastAsiaTheme="minorEastAsia" w:cstheme="minorBidi"/>
          <w:sz w:val="22"/>
          <w:szCs w:val="22"/>
          <w:lang w:val="en-US" w:eastAsia="en-US"/>
        </w:rPr>
        <w:t xml:space="preserve"> </w:t>
      </w:r>
      <w:r w:rsidR="00E01A21" w:rsidRPr="09691109">
        <w:rPr>
          <w:rFonts w:eastAsiaTheme="minorEastAsia" w:cstheme="minorBidi"/>
          <w:sz w:val="22"/>
          <w:szCs w:val="22"/>
          <w:lang w:val="en-US" w:eastAsia="en-US"/>
        </w:rPr>
        <w:t>years from</w:t>
      </w:r>
      <w:r w:rsidRPr="09691109">
        <w:rPr>
          <w:rFonts w:eastAsiaTheme="minorEastAsia" w:cstheme="minorBidi"/>
          <w:sz w:val="22"/>
          <w:szCs w:val="22"/>
          <w:lang w:val="en-US" w:eastAsia="en-US"/>
        </w:rPr>
        <w:t xml:space="preserve">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w:t>
      </w:r>
      <w:r w:rsidR="00C60E45" w:rsidRPr="00C60E45">
        <w:rPr>
          <w:rFonts w:eastAsiaTheme="minorEastAsia" w:cstheme="minorBidi"/>
          <w:sz w:val="22"/>
          <w:szCs w:val="22"/>
          <w:lang w:val="en-US" w:eastAsia="en-US"/>
        </w:rPr>
        <w:t xml:space="preserve">acoustic communication </w:t>
      </w:r>
      <w:r w:rsidRPr="09691109">
        <w:rPr>
          <w:rFonts w:eastAsiaTheme="minorEastAsia" w:cstheme="minorBidi"/>
          <w:sz w:val="22"/>
          <w:szCs w:val="22"/>
          <w:lang w:val="en-US" w:eastAsia="en-US"/>
        </w:rPr>
        <w:t>across different populations.</w:t>
      </w:r>
    </w:p>
    <w:p w14:paraId="53D8C278" w14:textId="447C699D" w:rsidR="005A146C" w:rsidRDefault="00454892" w:rsidP="002153FF">
      <w:pPr>
        <w:pStyle w:val="Heading1"/>
      </w:pPr>
      <w:r>
        <w:t>Background and Summary</w:t>
      </w:r>
    </w:p>
    <w:p w14:paraId="09656318" w14:textId="7E982413" w:rsidR="00E57C88" w:rsidRDefault="00E57C88" w:rsidP="00E57C88"/>
    <w:p w14:paraId="453E813C" w14:textId="77777777" w:rsidR="00E73746" w:rsidRDefault="00E73746" w:rsidP="0026568A"/>
    <w:p w14:paraId="0F026888" w14:textId="744035A0" w:rsidR="006D6967" w:rsidRDefault="000B7457" w:rsidP="0026568A">
      <w:r>
        <w:lastRenderedPageBreak/>
        <w:t xml:space="preserve">Killer whales (Orcinus orca) are cosmopolitan, with distinct populations being found in every ocean. The killer whale lineage is complex and presently delineated into multiple ecotypes that are genetically distinct </w:t>
      </w:r>
      <w:r>
        <w:fldChar w:fldCharType="begin"/>
      </w:r>
      <w:r>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9691109">
        <w:rPr>
          <w:rFonts w:ascii="Calibri" w:hAnsi="Calibri" w:cs="Calibri"/>
        </w:rPr>
        <w:t>(Barrett-Lennard &amp; Ellis, n.d.; Morin et al., 2024)</w:t>
      </w:r>
      <w:r>
        <w:fldChar w:fldCharType="end"/>
      </w:r>
      <w:r>
        <w:t xml:space="preserve"> some of which are being named as new species under the genus Orcinus (Morin et al., 2024). For </w:t>
      </w:r>
      <w:r w:rsidR="0094560C">
        <w:t xml:space="preserve">Killer whales (Orcinus orca) are a cosmopolitan species found in every ocean. The species lineage is complex and presently </w:t>
      </w:r>
      <w:r w:rsidR="00C0547F">
        <w:t xml:space="preserve">delineated into </w:t>
      </w:r>
      <w:r w:rsidR="0094560C">
        <w:t>multiple ecotypes</w:t>
      </w:r>
      <w:r w:rsidR="00C0547F">
        <w:t xml:space="preserve"> that are genetically distinct</w:t>
      </w:r>
      <w:r w:rsidR="00145BA6">
        <w:t xml:space="preserve">. </w:t>
      </w:r>
      <w:r w:rsidR="0094560C">
        <w:t>For consistency, we refer to these lineages as populations</w:t>
      </w:r>
      <w:r w:rsidR="00DC7C8A">
        <w:t>,</w:t>
      </w:r>
      <w:r w:rsidR="0094560C">
        <w:t xml:space="preserve"> but readers should note that the nomenclature and taxonomy are in flux </w:t>
      </w:r>
      <w:r w:rsidR="0094560C">
        <w:fldChar w:fldCharType="begin"/>
      </w:r>
      <w:r w:rsidR="0094560C">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94560C">
        <w:fldChar w:fldCharType="separate"/>
      </w:r>
      <w:r w:rsidR="0094560C" w:rsidRPr="09691109">
        <w:rPr>
          <w:rFonts w:ascii="Calibri" w:hAnsi="Calibri" w:cs="Calibri"/>
        </w:rPr>
        <w:t>(Morin et al., 2024)</w:t>
      </w:r>
      <w:r w:rsidR="0094560C">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t xml:space="preserve">genetically and culturally distinct lineages that overlap in distribution. </w:t>
      </w:r>
      <w:r w:rsidR="00D17D1C">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94560C">
        <w:fldChar w:fldCharType="begin"/>
      </w:r>
      <w:r w:rsidR="007C0DC8">
        <w:instrText xml:space="preserve"> ADDIN ZOTERO_ITEM CSL_CITATION {"citationID":"MqBprIze","properties":{"formattedCitation":"(Baird &amp; Stacey, 1988; Balcomb III &amp; Bigg, 1986; J. K. Ford et al., 1998)","plainCitation":"(Baird &amp; Stacey, 1988; Balcomb III &amp; Bigg, 1986; J. K.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94560C">
        <w:fldChar w:fldCharType="separate"/>
      </w:r>
      <w:r w:rsidR="007C0DC8" w:rsidRPr="007C0DC8">
        <w:rPr>
          <w:rFonts w:ascii="Calibri" w:hAnsi="Calibri" w:cs="Calibri"/>
        </w:rPr>
        <w:t>(Baird &amp; Stacey, 1988; Balcomb III &amp; Bigg, 1986; J. K. Ford et al., 1998)</w:t>
      </w:r>
      <w:r w:rsidR="0094560C">
        <w:fldChar w:fldCharType="end"/>
      </w:r>
      <w:r w:rsidR="0026568A">
        <w:t>.</w:t>
      </w:r>
      <w:r w:rsidR="00AE788D">
        <w:t xml:space="preserve"> </w:t>
      </w:r>
      <w:r w:rsidR="000655D2">
        <w:t>O</w:t>
      </w:r>
      <w:r w:rsidR="003E7E90">
        <w:t>f these populations</w:t>
      </w:r>
      <w:r w:rsidR="000655D2">
        <w:t>, Southern Resident killer whales,</w:t>
      </w:r>
      <w:r w:rsidR="003E7E90">
        <w:t xml:space="preserve"> are in danger of extinction, and there is international interest in the protection and conservation of these charismatic animals and their habitat. </w:t>
      </w:r>
    </w:p>
    <w:p w14:paraId="307A5B40" w14:textId="53E64174" w:rsidR="0021783D" w:rsidRDefault="00BA0249" w:rsidP="0026568A">
      <w:r w:rsidRPr="00D85BFE">
        <w:t>Each killer whale population is ecologically specialized</w:t>
      </w:r>
      <w:r w:rsidR="007C0DC8">
        <w:t>.</w:t>
      </w:r>
      <w:r w:rsidRPr="00D85BFE">
        <w:t xml:space="preserve"> </w:t>
      </w:r>
      <w:r w:rsidR="007C0DC8" w:rsidRPr="007C0DC8">
        <w:t>Because they are sympatric populations distribution differences are not the distinguishing factor, but food preference and cultural differences appear to be</w:t>
      </w:r>
      <w:r w:rsidR="007C0DC8">
        <w:t xml:space="preserve"> </w:t>
      </w:r>
      <w:r w:rsidR="007C0DC8">
        <w:fldChar w:fldCharType="begin"/>
      </w:r>
      <w:r w:rsidR="007C0DC8">
        <w:instrText xml:space="preserve"> ADDIN ZOTERO_ITEM CSL_CITATION {"citationID":"rsZQSYAo","properties":{"formattedCitation":"(J. K. B. Ford &amp; Ellis, 2014; Whitehead &amp; Ford, 2018)","plainCitation":"(J. K. B. Ford &amp; Ellis, 2014; Whitehead &amp; Ford, 2018)","noteIndex":0},"citationItems":[{"id":184,"uris":["http://zotero.org/users/local/kg8zx2dc/items/QNI3XFPV"],"itemData":{"id":184,"type":"chapter","abstract":"The feeding ecology of predators can have a profound effect on their life history and behaviour. The killer whale—the apex marine predator—has a cosmopolitan distribution throughout the world’s oceans. Globally, it is a generalist predator with a diverse diet, but regionally, different socially and genetically isolated killer whale populations can have highly specialized foraging strategies involving only a few types of prey. In the eastern North Pacific, the three sympatric killer whale lineages have distinct dietary specializations: one feeds primarily on marine mammals, another on salmon, and the third appears to specialize on sharks. These ecological specializations are associated with distinct patterns of seasonal distribution, group size, social organization, foraging behavior, and acoustic activity. Divergent foraging strategies may have played a major role in the social isolation and genetic divergence of killer whale populations.","container-title":"Primates and Cetaceans: Field Research and Conservation of Complex Mammalian Societies","event-place":"Tokyo","ISBN":"978-4-431-54523-1","language":"en","note":"DOI: 10.1007/978-4-431-54523-1_4","page":"75-98","publisher":"Springer Japan","publisher-place":"Tokyo","source":"Springer Link","title":"You Are What You Eat: Foraging Specializations and Their Influence on the Social Organization and Behavior of Killer Whales","title-short":"You Are What You Eat","URL":"https://doi.org/10.1007/978-4-431-54523-1_4","author":[{"family":"Ford","given":"John K. B."},{"family":"Ellis","given":"Graeme M."}],"editor":[{"family":"Yamagiwa","given":"Juichi"},{"family":"Karczmarski","given":"Leszek"}],"accessed":{"date-parts":[["2024",10,1]]},"issued":{"date-parts":[["2014"]]}}},{"id":186,"uris":["http://zotero.org/users/local/kg8zx2dc/items/U62GL4ZL"],"itemData":{"id":186,"type":"article-journal","abstract":"Culturally-transmitted ecological specialization occurs in killer whales, as well as other species. We hypothesize that some of the remarkable demographic and ecological attributes of killer whales result from this process. We formalize and model (using agent-based stochastic models parametrized using killer whale life history) the cultural evolution of specialization by social groups, in which a narrowing of niche breadth is spread and maintained in a group through social learning. We compare the demographic and ecological results of cultural specialization to those of a similar model of specialization through natural selection. We found that specialization, through either the cultural or natural selection routes, is adaptive in the short term with specialization often increasing fitness. Generalization, in contrast, is rarely adaptive. The cultural evolution of specialization can lead to increased rates of group extirpation. Specialization has little effect on group size but tends to reduce population size and resource abundance. While the two specialization processes produce similar results, cultural specialization can be very much faster. The results are generally consistent with what we know of the formation and maintenance of specialist ecotypes in killer whales, and have implications for the persistence, nature and ecological effects of these apex predators.","container-title":"Journal of Theoretical Biology","DOI":"10.1016/j.jtbi.2018.08.015","ISSN":"0022-5193","journalAbbreviation":"Journal of Theoretical Biology","page":"279-294","source":"ScienceDirect","title":"Consequences of culturally-driven ecological specialization: Killer whales and beyond","title-short":"Consequences of culturally-driven ecological specialization","volume":"456","author":[{"family":"Whitehead","given":"Hal"},{"family":"Ford","given":"John K. B."}],"issued":{"date-parts":[["2018",11,7]]}}}],"schema":"https://github.com/citation-style-language/schema/raw/master/csl-citation.json"} </w:instrText>
      </w:r>
      <w:r w:rsidR="007C0DC8">
        <w:fldChar w:fldCharType="separate"/>
      </w:r>
      <w:r w:rsidR="007C0DC8" w:rsidRPr="007C0DC8">
        <w:rPr>
          <w:rFonts w:ascii="Calibri" w:hAnsi="Calibri" w:cs="Calibri"/>
        </w:rPr>
        <w:t>(J. K. B. Ford &amp; Ellis, 2014; Whitehead &amp; Ford, 2018)</w:t>
      </w:r>
      <w:r w:rsidR="007C0DC8">
        <w:fldChar w:fldCharType="end"/>
      </w:r>
      <w:r w:rsidRPr="00D85BFE">
        <w:t xml:space="preserve">. </w:t>
      </w:r>
      <w:r>
        <w:t xml:space="preserve">Resident killer whales including the Southern residents and Northern residents, are obligate teleost fish consumers and are protected federally in Canada and the US. Bigg’s killer whales feed exclusively on marine mammals while </w:t>
      </w:r>
      <w:r w:rsidR="0021783D">
        <w:t xml:space="preserve">Offshore populations are currently of lower conservation concern than some of the </w:t>
      </w:r>
      <w:sdt>
        <w:sdtPr>
          <w:tag w:val="goog_rdk_10"/>
          <w:id w:val="2013026338"/>
        </w:sdtPr>
        <w:sdtContent>
          <w:r w:rsidR="0021783D">
            <w:t>R</w:t>
          </w:r>
        </w:sdtContent>
      </w:sdt>
      <w:sdt>
        <w:sdtPr>
          <w:tag w:val="goog_rdk_11"/>
          <w:id w:val="1693956706"/>
        </w:sdtPr>
        <w:sdtContent/>
      </w:sdt>
      <w:r w:rsidR="0021783D">
        <w:t xml:space="preserve">esident populations but are still considered populations at risk. For example, Offshore killer whales travel as large groups and a single catastrophic event such as an oil spill can have negative population consequences. Bigg’s killer whales have been low in numbers in the Northeast Pacific until the late 1970s and numbers increased after a ban on killing harbor seals was instated. As a result of apparent prey specializations a decline in prey abundance may cause a decline in Bigg’s killer whales </w:t>
      </w:r>
      <w:r w:rsidR="0021783D">
        <w:fldChar w:fldCharType="begin"/>
      </w:r>
      <w:r w:rsidR="0021783D">
        <w:instrText xml:space="preserve"> ADDIN ZOTERO_ITEM CSL_CITATION {"citationID":"WAOqgEkH","properties":{"formattedCitation":"(Blanchet et al., 2021)","plainCitation":"(Blanchet et al., 2021)","noteIndex":0},"citationItems":[{"id":188,"uris":["http://zotero.org/users/local/kg8zx2dc/items/NBH7TS2Y"],"itemData":{"id":188,"type":"article-journal","abstract":"The harbour seal (Phoca vitulina) is the world’s most widely distributed pinniped species ranging from temperate to Arctic regions (30–78.5° N in the Atlantic, 28–61.2° N in the Pacific), but no detailed overview of the species status exists. The aims of this review are to (i) provide current information on the genetic structure, population status, and threats; (ii) review potential consequences of a changing climate; and (iii) identify knowledge gaps to guide future research and monitoring. Although the species is globally abundant, wide differences exist across the species’ broad range. As climate warms, populations at the edges of the species’ distributional range are likely to be more affected. The primary climate-related drivers include: (i) changes in weather patterns, which can affect thermoregulation; (ii) decrease in availability of haul-out substrates; (iii) large-scale changes in prey availability and inter-specific competition; (iv) shifts in the range of pathogens; (v) increase in temperature favouring the biotransformation of contaminants; and (vi) increased exposure to pollutant from increased freshwater run-off. Multiple anthropogenic stressors may collectively impact some populations. Coordinated monitoring efforts across and within regions is needed. This would allow for a spatially explicit management approach including population-specific responses to known stressors.","container-title":"Oceans","DOI":"10.3390/oceans2010003","ISSN":"2673-1924","issue":"1","language":"en","license":"http://creativecommons.org/licenses/by/3.0/","note":"number: 1\npublisher: Multidisciplinary Digital Publishing Institute","page":"41-63","source":"www.mdpi.com","title":"Harbour Seals: Population Structure, Status, and Threats in a Rapidly Changing Environment","title-short":"Harbour Seals","volume":"2","author":[{"family":"Blanchet","given":"Marie-Anne"},{"family":"Vincent","given":"Cécile"},{"family":"Womble","given":"Jamie N."},{"family":"Steingass","given":"Sheanna M."},{"family":"Desportes","given":"Geneviève"}],"issued":{"date-parts":[["2021",3]]}}}],"schema":"https://github.com/citation-style-language/schema/raw/master/csl-citation.json"} </w:instrText>
      </w:r>
      <w:r w:rsidR="0021783D">
        <w:fldChar w:fldCharType="separate"/>
      </w:r>
      <w:r w:rsidR="0021783D" w:rsidRPr="00095C0D">
        <w:rPr>
          <w:rFonts w:ascii="Calibri" w:hAnsi="Calibri" w:cs="Calibri"/>
        </w:rPr>
        <w:t>(Blanchet et al., 2021)</w:t>
      </w:r>
      <w:r w:rsidR="0021783D">
        <w:fldChar w:fldCharType="end"/>
      </w:r>
      <w:r w:rsidR="0021783D">
        <w:t xml:space="preserve">. </w:t>
      </w:r>
      <w:r w:rsidRPr="00BA0249">
        <w:t xml:space="preserve">Offshore, Bigg's, and Northern Residents are all considered "Threatened" under </w:t>
      </w:r>
      <w:r>
        <w:t xml:space="preserve">the Species </w:t>
      </w:r>
      <w:proofErr w:type="gramStart"/>
      <w:r>
        <w:t>At</w:t>
      </w:r>
      <w:proofErr w:type="gramEnd"/>
      <w:r>
        <w:t xml:space="preserve"> Risk Act </w:t>
      </w:r>
      <w:r w:rsidRPr="00BA0249">
        <w:t>in Canada</w:t>
      </w:r>
      <w:r>
        <w:t xml:space="preserve"> and</w:t>
      </w:r>
      <w:r w:rsidRPr="00BA0249">
        <w:t xml:space="preserve"> Southern Residents that are listed "Endangered"</w:t>
      </w:r>
      <w:r>
        <w:t>.</w:t>
      </w:r>
    </w:p>
    <w:p w14:paraId="11F8948D" w14:textId="269B0D3C" w:rsidR="0021783D" w:rsidRDefault="0021783D" w:rsidP="0021783D">
      <w:r>
        <w:t>Within the fish-eating Resident ecotype, the Southern Resident population ranges in waters off California to the southern end of Alaska, the Northern Resident population inhabits areas off the Northeast Pacific Ocean from Washington State to the Northern end of Alaska’s panhandle, and the Southern Alaska Residents range from waters off Southeast Alaska (panhandle) to Kodiak Island</w:t>
      </w:r>
      <w:r>
        <w:fldChar w:fldCharType="begin"/>
      </w:r>
      <w:r>
        <w:instrText xml:space="preserve"> ADDIN ZOTERO_ITEM CSL_CITATION {"citationID":"aBv1MNfw","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0905C6">
        <w:rPr>
          <w:rFonts w:ascii="Calibri" w:hAnsi="Calibri" w:cs="Calibri"/>
        </w:rPr>
        <w:t>(Morin et al., 2024)</w:t>
      </w:r>
      <w:r>
        <w:fldChar w:fldCharType="end"/>
      </w:r>
      <w:r w:rsidR="001D72F9">
        <w:t xml:space="preserve">. Among mammal-eating </w:t>
      </w:r>
      <w:r>
        <w:t xml:space="preserve">Biggs </w:t>
      </w:r>
      <w:r w:rsidR="001D72F9">
        <w:t xml:space="preserve">killer whales, the </w:t>
      </w:r>
      <w:r w:rsidR="001D72F9" w:rsidRPr="00D85BFE">
        <w:t>West Coast Bigg's (</w:t>
      </w:r>
      <w:r>
        <w:t>Biggs</w:t>
      </w:r>
      <w:r w:rsidR="001D72F9" w:rsidRPr="00D85BFE">
        <w:t xml:space="preserve">) </w:t>
      </w:r>
      <w:r w:rsidR="001D72F9">
        <w:t xml:space="preserve">killer whales inhabit waters off California to southeast Alaska, the Gulf of Alaska </w:t>
      </w:r>
      <w:r>
        <w:t xml:space="preserve">Biggs </w:t>
      </w:r>
      <w:r w:rsidR="001D72F9">
        <w:t>population ranges from waters off northern British Columbia to Kodiak Island, and the AT1 sub-population inhabits the northcentral Gulf of Alaska. Individuals from the shark-eating Offshore killer whale population have been sighted from the Aleutian Islands to California.</w:t>
      </w:r>
    </w:p>
    <w:p w14:paraId="12212F85" w14:textId="0867A9DC" w:rsidR="001D72F9" w:rsidRDefault="001D72F9" w:rsidP="001D72F9"/>
    <w:p w14:paraId="5262150F" w14:textId="1526E1C4" w:rsidR="00A06A09" w:rsidRDefault="0068608E" w:rsidP="00A06A09">
      <w:r>
        <w:t xml:space="preserve">Each population faces different environmental stressors, with endangered Southern Resident killer whales (SRKW) being especially vulnerable to extinction due to a lack of available food, pollution in their historic summer environment </w:t>
      </w:r>
      <w:r>
        <w:fldChar w:fldCharType="begin"/>
      </w:r>
      <w:r>
        <w:instrText xml:space="preserve"> ADDIN ZOTERO_ITEM CSL_CITATION {"citationID":"EhZjkuOE","properties":{"formattedCitation":"(Stewart et al., 2023)","plainCitation":"(Stewart et al., 2023)","noteIndex":0},"citationItems":[{"id":190,"uris":["http://zotero.org/users/local/kg8zx2dc/items/EKHT6EKY"],"itemData":{"id":190,"type":"article-journal","abstract":"Southern Resident killer whales (SRKW, Orcinus orca) are a small, endangered population of fish-eating killer whales that inhabit coastal and inland waters of the western United States and British Columbia. SRKW have been in decline since 1995, with food availability, vessel disturbance, and pollutants proposed as drivers of their decline. We used 17 years of sightings data from the SRKW core summer habitat in the Salish Sea to examine trends in presence of SRKW, and how these trends may be related to the availability of a key food source, Fraser River-origin Chinook salmon. We found that SRKW occupancy has declined by more than 75%, in step with reduced average catch per unit effort (CPUE) of Fraser River Chinook salmon. J pod was present in the core summer habitat most often, followed by K and L pods. All three pods demonstrated declines in visitation to the core summer habitat from 2004 to 2020, and presence of SRKW was significantly related to annual average Fraser Chinook CPUE. Our findings suggest that declining Fraser River Chinook returns may be reaching a point where SRKW cannot reliably meet their energetic needs, driving them to forage in areas outside of their traditional core summer habitat.","container-title":"Marine Mammal Science","DOI":"10.1111/mms.13012","ISSN":"1748-7692","issue":"3","language":"en","license":"© 2023 The Authors. Marine Mammal Science published by Wiley Periodicals LLC on behalf of Society for Marine Mammalogy.","note":"_eprint: https://onlinelibrary.wiley.com/doi/pdf/10.1111/mms.13012","page":"858-875","source":"Wiley Online Library","title":"Traditional summer habitat use by Southern Resident killer whales in the Salish Sea is linked to Fraser River Chinook salmon returns","volume":"39","author":[{"family":"Stewart","given":"Joshua D."},{"family":"Cogan","given":"Jane"},{"family":"Durban","given":"John W."},{"family":"Fearnbach","given":"Holly"},{"family":"Ellifrit","given":"David K."},{"family":"Malleson","given":"Mark"},{"family":"Pinnow","given":"Melisa"},{"family":"Balcomb","given":"Kenneth C."}],"issued":{"date-parts":[["2023"]]}}}],"schema":"https://github.com/citation-style-language/schema/raw/master/csl-citation.json"} </w:instrText>
      </w:r>
      <w:r>
        <w:fldChar w:fldCharType="separate"/>
      </w:r>
      <w:r w:rsidRPr="0068608E">
        <w:rPr>
          <w:rFonts w:ascii="Calibri" w:hAnsi="Calibri" w:cs="Calibri"/>
        </w:rPr>
        <w:t>(Stewart et al., 2023)</w:t>
      </w:r>
      <w:r>
        <w:fldChar w:fldCharType="end"/>
      </w:r>
      <w:r>
        <w:t>, and physical and acoustic disturbance, e.g. masking of foraging and communication signals</w:t>
      </w:r>
      <w:r>
        <w:fldChar w:fldCharType="begin"/>
      </w:r>
      <w:r>
        <w:instrText xml:space="preserve"> ADDIN ZOTERO_ITEM CSL_CITATION {"citationID":"nMbd003J","properties":{"formattedCitation":"(Burnham &amp; Vagle, 2023)","plainCitation":"(Burnham &amp; Vagle, 2023)","noteIndex":0},"citationItems":[{"id":193,"uris":["http://zotero.org/users/local/kg8zx2dc/items/264WC8IN"],"itemData":{"id":193,"type":"chapter","abstract":"Human use of aquatic environments is increasing, elevating ambient sound levels through the introduction of more man-made noise. The implications of marine mammal species being subject to increased noise levels can range from masking of ecologically important signals to injury and even death. Successful mitigation relies on characterizing the risk and understanding the level of disturbance on the focal species. Considering the noise-induced changes in effective conspecific communication and echolocation by cetaceans, for example, could be a useful metric for managers when considering both the level of effect and efficacy of control or prevention measures. The estimated reduction in range from a maximum, under minimum ambient or historical conditions, gives a means to quantify impact and make comparisons over time and space. This may add to evidence-based means to design and test mitigation measures aimed at reducing acoustic disturbance for cetacean species.","container-title":"The Effects of Noise on Aquatic Life : Principles and Practical Considerations","event-place":"Cham","ISBN":"978-3-031-10417-6","language":"en","note":"DOI: 10.1007/978-3-031-10417-6_22-1","page":"1-14","publisher":"Springer International Publishing","publisher-place":"Cham","source":"Springer Link","title":"Interference of Communication and Echolocation of Southern Resident Killer Whales","URL":"https://doi.org/10.1007/978-3-031-10417-6_22-1","author":[{"family":"Burnham","given":"Rianna E."},{"family":"Vagle","given":"Svein"}],"editor":[{"family":"Popper","given":"Arthur N."},{"family":"Sisneros","given":"Joseph"},{"family":"Hawkins","given":"Anthony D."},{"family":"Thomsen","given":"Frank"}],"accessed":{"date-parts":[["2024",10,1]]},"issued":{"date-parts":[["2023"]]}}}],"schema":"https://github.com/citation-style-language/schema/raw/master/csl-citation.json"} </w:instrText>
      </w:r>
      <w:r>
        <w:fldChar w:fldCharType="separate"/>
      </w:r>
      <w:r w:rsidRPr="0068608E">
        <w:rPr>
          <w:rFonts w:ascii="Calibri" w:hAnsi="Calibri" w:cs="Calibri"/>
        </w:rPr>
        <w:t>(Burnham &amp; Vagle, 2023)</w:t>
      </w:r>
      <w:r>
        <w:fldChar w:fldCharType="end"/>
      </w:r>
      <w:r>
        <w:t xml:space="preserve"> from transiting vessels </w:t>
      </w:r>
      <w:r w:rsidR="00A06A09">
        <w:fldChar w:fldCharType="begin"/>
      </w:r>
      <w:r w:rsidR="00A06A09">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A06A09">
        <w:fldChar w:fldCharType="separate"/>
      </w:r>
      <w:r w:rsidR="00A06A09" w:rsidRPr="00FD3F4B">
        <w:rPr>
          <w:rFonts w:ascii="Calibri" w:hAnsi="Calibri" w:cs="Calibri"/>
        </w:rPr>
        <w:t>(Lacy et al., 2017; Williams et al., 2024)</w:t>
      </w:r>
      <w:r w:rsidR="00A06A09">
        <w:fldChar w:fldCharType="end"/>
      </w:r>
      <w:r w:rsidR="00A06A09">
        <w:t xml:space="preserve">. Due to these low numbers, there are significant and sustained efforts to improve the outcome for the SRKW population including </w:t>
      </w:r>
      <w:r w:rsidR="00A06A09" w:rsidRPr="0064680C">
        <w:t xml:space="preserve">reducing competition for salmon through </w:t>
      </w:r>
      <w:r w:rsidR="00A06A09" w:rsidRPr="0064680C">
        <w:lastRenderedPageBreak/>
        <w:t>fishing closures</w:t>
      </w:r>
      <w:r w:rsidR="00A06A09">
        <w:t xml:space="preserve">, and noise reduction efforts in both US and Canadian waters (Thornton et al. 2022). </w:t>
      </w:r>
      <w:r w:rsidR="00DA571C">
        <w:t xml:space="preserve">Critical Habitat designations, as determined by years of visual and acoustic detections of the population, inform these efforts </w:t>
      </w:r>
      <w:r w:rsidR="00DA571C">
        <w:fldChar w:fldCharType="begin"/>
      </w:r>
      <w:r w:rsidR="00DA571C">
        <w:instrText xml:space="preserve"> ADDIN ZOTERO_ITEM CSL_CITATION {"citationID":"XFpxupRd","properties":{"formattedCitation":"(J. K. B. Ford et al., 2017)","plainCitation":"(J. K. B. Ford et al., 2017)","noteIndex":0},"citationItems":[{"id":195,"uris":["http://zotero.org/users/local/kg8zx2dc/items/DK4A56IM"],"itemData":{"id":195,"type":"article-journal","ISSN":"1919-5044","language":"en","page":"viii + 57 p.","source":"Zotero","title":"Habitats of Special Importance to Resident Killer Whales (Orcinus orca) off the West Coast of Canada","volume":"DFO Can. Sci. Advis. Sec. Res. Doc. 2017/035","author":[{"family":"Ford","given":"John K B"},{"family":"Pilkington","given":"James F"},{"family":"Reira","given":"Amalis"},{"family":"Otsuki","given":"Mayuko"},{"family":"Gisborne","given":"Brian"},{"family":"Abernethy","given":"Robin M"},{"family":"Stredulinsky","given":"Eva H"},{"family":"Towers","given":"Jared R"},{"family":"Ellis","given":"Graeme M"}],"issued":{"date-parts":[["2017"]]}}}],"schema":"https://github.com/citation-style-language/schema/raw/master/csl-citation.json"} </w:instrText>
      </w:r>
      <w:r w:rsidR="00DA571C">
        <w:fldChar w:fldCharType="separate"/>
      </w:r>
      <w:r w:rsidR="00DA571C" w:rsidRPr="00DA571C">
        <w:rPr>
          <w:rFonts w:ascii="Calibri" w:hAnsi="Calibri" w:cs="Calibri"/>
        </w:rPr>
        <w:t>(J. K. B. Ford et al., 2017)</w:t>
      </w:r>
      <w:r w:rsidR="00DA571C">
        <w:fldChar w:fldCharType="end"/>
      </w:r>
      <w:r w:rsidR="00A06A09">
        <w:t xml:space="preserve">. </w:t>
      </w:r>
    </w:p>
    <w:p w14:paraId="2CCE36D6" w14:textId="77777777" w:rsidR="00BD5901" w:rsidRDefault="00A06A09" w:rsidP="00BD5901">
      <w:bookmarkStart w:id="0" w:name="_Hlk178181446"/>
      <w:r>
        <w:t>Acoustically detecting a population is achieved through</w:t>
      </w:r>
      <w:r w:rsidR="00824B1A">
        <w:t xml:space="preserve"> </w:t>
      </w:r>
      <w:r>
        <w:t xml:space="preserve">passive acoustic monitoring (PAM), which </w:t>
      </w:r>
      <w:r w:rsidR="00824B1A">
        <w:t>involves placing</w:t>
      </w:r>
      <w:r>
        <w:t xml:space="preserve"> a hydrophone (underwater microphone) on the seafloor (either autonomously or tethered to shore) to record the </w:t>
      </w:r>
      <w:r w:rsidR="00BD5901">
        <w:t>soundscape continuously</w:t>
      </w:r>
      <w:r>
        <w:t xml:space="preserve"> or on duty-cycles, sometimes in areas inaccessible to visual observers. PAM systems can be fully autonomous (recordings stored onboard for future analysis once retrieved) or tethered to shore, which enables live listening and detection capabilities.</w:t>
      </w:r>
      <w:bookmarkEnd w:id="0"/>
      <w:r>
        <w:t xml:space="preserve"> Passive acoustic monitoring generates large volumes of data which are typically too large to examine manually, instead requiring automated processing to produce results within reasonable timeframes. A variety of generalized detection algorithms  are available that work reasonably well as binary detectors of 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and neural network based killer whale detectors have been published </w:t>
      </w:r>
      <w:r>
        <w:fldChar w:fldCharType="begin"/>
      </w:r>
      <w:r>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fldChar w:fldCharType="separate"/>
      </w:r>
      <w:r w:rsidRPr="0096303E">
        <w:rPr>
          <w:rFonts w:ascii="Calibri" w:hAnsi="Calibri" w:cs="Calibri"/>
        </w:rPr>
        <w:t>(Bergler et al., 2019; Kirsebom et al., 2022)</w:t>
      </w:r>
      <w:r>
        <w:fldChar w:fldCharType="end"/>
      </w:r>
      <w:r>
        <w:t xml:space="preserve">. </w:t>
      </w:r>
      <w:r w:rsidR="00BD5901">
        <w:t>Most of them have been trained and tested on recorded data with considerably good signal-to-noise ratios. While progress has been made in developing automated detection algorithms of killer whale vocalizations, there is a strong need to develop improved classifiers that can distinguish between killer whale calls and calls of species with overlapping sound frequencies, as well as ship noise with tonal elements. Functional species classifiers can assist in the differentiation of calls from different ecotypes and populations.</w:t>
      </w:r>
    </w:p>
    <w:p w14:paraId="529266B9" w14:textId="7E1A8455" w:rsidR="00A06A09" w:rsidRDefault="00A06A09" w:rsidP="00A06A09"/>
    <w:p w14:paraId="36E1BB4F" w14:textId="5C70C32C" w:rsidR="006E66E8" w:rsidRDefault="00BC34F1" w:rsidP="00E57C88">
      <w:r>
        <w:t>Killer whale</w:t>
      </w:r>
      <w:r w:rsidR="002F7CCE">
        <w:t xml:space="preserve"> </w:t>
      </w:r>
      <w:r>
        <w:t>vocalizations</w:t>
      </w:r>
      <w:r w:rsidR="008D65F3">
        <w:t xml:space="preserve"> can be grouped </w:t>
      </w:r>
      <w:r w:rsidR="002F7CCE">
        <w:t xml:space="preserve">into </w:t>
      </w:r>
      <w:r w:rsidR="00C12469">
        <w:t>three broad categories</w:t>
      </w:r>
      <w:r w:rsidR="005C4424">
        <w:t>:</w:t>
      </w:r>
      <w:r w:rsidR="00E405C9">
        <w:t xml:space="preserve"> echolocation clicks, whistles, and pulsed calls</w:t>
      </w:r>
      <w:r w:rsidR="00725123">
        <w:t xml:space="preserve"> </w:t>
      </w:r>
      <w:r>
        <w:fldChar w:fldCharType="begin"/>
      </w:r>
      <w:r w:rsidR="007C0DC8">
        <w:instrText xml:space="preserve"> ADDIN ZOTERO_ITEM CSL_CITATION {"citationID":"VpCsWEQm","properties":{"formattedCitation":"(J. K. Ford, 1987; Janik, 2009)","plainCitation":"(J. K. 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fldChar w:fldCharType="separate"/>
      </w:r>
      <w:r w:rsidR="007C0DC8" w:rsidRPr="007C0DC8">
        <w:rPr>
          <w:rFonts w:ascii="Calibri" w:hAnsi="Calibri" w:cs="Calibri"/>
        </w:rPr>
        <w:t>(J. K. Ford, 1987; Janik, 2009)</w:t>
      </w:r>
      <w:r>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fldChar w:fldCharType="begin"/>
      </w:r>
      <w:r>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fldChar w:fldCharType="separate"/>
      </w:r>
      <w:r w:rsidR="00725123" w:rsidRPr="23114129">
        <w:rPr>
          <w:rFonts w:ascii="Calibri" w:hAnsi="Calibri" w:cs="Calibri"/>
        </w:rPr>
        <w:t>(Au et al., 2004; Barrett-lennard et al., 1996)</w:t>
      </w:r>
      <w:r>
        <w:fldChar w:fldCharType="end"/>
      </w:r>
      <w:r>
        <w:t>.</w:t>
      </w:r>
      <w:r w:rsidR="00E405C9">
        <w:t xml:space="preserve"> Whistles are tonal calls typically used for social communication among individuals within a pod. These whistles </w:t>
      </w:r>
      <w:r w:rsidR="00DA2487">
        <w:t xml:space="preserve">are narrow band signals that </w:t>
      </w:r>
      <w:r w:rsidR="004741B8">
        <w:t>aid</w:t>
      </w:r>
      <w:r w:rsidR="00DA2487">
        <w:t xml:space="preserve"> in close-range communication</w:t>
      </w:r>
      <w:r w:rsidR="0064680C">
        <w:t>,</w:t>
      </w:r>
      <w:r w:rsidR="00E405C9">
        <w:t xml:space="preserve"> generally spanning from 0.5 to 25 kHz, and </w:t>
      </w:r>
      <w:r>
        <w:t>may be</w:t>
      </w:r>
      <w:r w:rsidR="00E405C9">
        <w:t xml:space="preserve"> involved in coordinating movements and maintaining group cohesion</w:t>
      </w:r>
      <w:r w:rsidR="0064680C">
        <w:t xml:space="preserve"> </w:t>
      </w:r>
      <w:r>
        <w:fldChar w:fldCharType="begin"/>
      </w:r>
      <w:r>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fldChar w:fldCharType="separate"/>
      </w:r>
      <w:r w:rsidR="0064680C" w:rsidRPr="23114129">
        <w:rPr>
          <w:rFonts w:ascii="Calibri" w:hAnsi="Calibri" w:cs="Calibri"/>
        </w:rPr>
        <w:t>(Riesch et al., 2008; Souhaut &amp; Shields, 2021; Thomsen et al., 2001)</w:t>
      </w:r>
      <w:r>
        <w:fldChar w:fldCharType="end"/>
      </w:r>
      <w:r w:rsidR="00E405C9">
        <w:t>.</w:t>
      </w:r>
      <w:r w:rsidR="00C12469">
        <w:t xml:space="preserve"> </w:t>
      </w:r>
      <w:r w:rsidR="00BD5901">
        <w:t xml:space="preserve">Pulsed calls are broadband signals with energy between 500Hz to over 40 kHz </w:t>
      </w:r>
      <w:r w:rsidR="00BD5901">
        <w:fldChar w:fldCharType="begin"/>
      </w:r>
      <w:r w:rsidR="00BD5901">
        <w:instrText xml:space="preserve"> ADDIN ZOTERO_ITEM CSL_CITATION {"citationID":"a63Vw4VG","properties":{"formattedCitation":"(Miller, 2006)","plainCitation":"(Miller, 2006)","noteIndex":0},"citationItems":[{"id":197,"uris":["http://zotero.org/users/local/kg8zx2dc/items/DDRPSMIY"],"itemData":{"id":197,"type":"article-journal","abstract":"Signal source intensity and detection range, which integrates source intensity with propagation loss, background noise and receiver hearing abilities, are important characteristics of communication signals. Apparent source levels were calculated for 819 pulsed calls and 24 whistles produced by free-ranging resident killer whales by triangulating the angles-of-arrival of sounds on two beamforming arrays towed in series. Levels in the 1–20 kHz band ranged from 131 to 168 dB re 1 μPa at 1 m, with differences in the means of different sound classes (whistles: 140.2±4.1 dB; variable calls: 146.6±6.6 dB; stereotyped calls: 152.6±5.9 dB), and among stereotyped call types. Repertoire diversity carried through to estimates of active space, with “long-range” stereotyped calls all containing overlapping, independently-modulated high-frequency components (mean estimated active space of 10–16 km in sea state zero) and “short-range” sounds (5–9 km) included all stereotyped calls without a high-frequency component, whistles, and variable calls. Short-range sounds are reported to be more common during social and resting behaviors, while long-range stereotyped calls predominate in dispersed travel and foraging behaviors. These results suggest that variability in sound pressure levels may reflect diverse social and ecological functions of the acoustic repertoire of killer whales.","container-title":"Journal of Comparative Physiology A","DOI":"10.1007/s00359-005-0085-2","ISSN":"1432-1351","issue":"5","journalAbbreviation":"J Comp Physiol A","language":"en","page":"449-459","source":"Springer Link","title":"Diversity in sound pressure levels and estimated active space of resident killer whale vocalizations","volume":"192","author":[{"family":"Miller","given":"Patrick J. O."}],"issued":{"date-parts":[["2006",5,1]]}}}],"schema":"https://github.com/citation-style-language/schema/raw/master/csl-citation.json"} </w:instrText>
      </w:r>
      <w:r w:rsidR="00BD5901">
        <w:fldChar w:fldCharType="separate"/>
      </w:r>
      <w:r w:rsidR="00BD5901" w:rsidRPr="00BD5901">
        <w:rPr>
          <w:rFonts w:ascii="Calibri" w:hAnsi="Calibri" w:cs="Calibri"/>
        </w:rPr>
        <w:t>(Miller, 2006)</w:t>
      </w:r>
      <w:r w:rsidR="00BD5901">
        <w:fldChar w:fldCharType="end"/>
      </w:r>
      <w:r w:rsidR="00BD5901">
        <w:t xml:space="preserve"> and are the most common signal type used for communication by killer whales. They are composed of a series of pulses produced in such rapid succession as to sound tonal with multiple harmonics</w:t>
      </w:r>
      <w:r w:rsidR="0064680C">
        <w:t xml:space="preserve"> </w:t>
      </w:r>
      <w:r>
        <w:fldChar w:fldCharType="begin"/>
      </w:r>
      <w:r>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fldChar w:fldCharType="separate"/>
      </w:r>
      <w:r w:rsidR="0064680C" w:rsidRPr="23114129">
        <w:rPr>
          <w:rFonts w:ascii="Calibri" w:hAnsi="Calibri" w:cs="Calibri"/>
        </w:rPr>
        <w:t>(Watkins, 1968)</w:t>
      </w:r>
      <w:r>
        <w:fldChar w:fldCharType="end"/>
      </w:r>
      <w:r w:rsidR="00B37CAD">
        <w:t xml:space="preserve">. </w:t>
      </w:r>
      <w:r w:rsidR="00BD5901">
        <w:t>Pulsed calls form distinct, complex vocalizations (discrete calls) often characterized by a series of tonal elements that can have one or two overlapping fundamental frequenc</w:t>
      </w:r>
      <w:r w:rsidR="00BD2DEF">
        <w:t xml:space="preserve">ies </w:t>
      </w:r>
      <w:r w:rsidR="00BD2DEF">
        <w:fldChar w:fldCharType="begin"/>
      </w:r>
      <w:r w:rsidR="00BD2DEF">
        <w:instrText xml:space="preserve"> ADDIN ZOTERO_ITEM CSL_CITATION {"citationID":"6WRaLWCt","properties":{"formattedCitation":"(Deecke et al., 2010; J. K. B. Ford, 1991; Yurk et al., 2002)","plainCitation":"(Deecke et al., 2010; J. K. B. Ford, 1991; Yurk et al., 2002)","noteIndex":0},"citationItems":[{"id":207,"uris":["http://zotero.org/users/local/kg8zx2dc/items/DQUYZ5T6"],"itemData":{"id":207,"type":"article-journal","abstract":"A few species of mammals produce group-specific vocalisations that are passed on by learning, but the function of learned vocal variation remains poorly understood. Resident killer whales live in stable matrilineal groups with repertoires of seven to 17 stereotyped call types. Some types are shared among matrilines, but their structure typically shows matriline-specific differences. Our objective was to analyse calls of nine killer whale matrilines in British Columbia to test whether call similarity primarily reflects social or genetic relationships. Recordings were made in 1985–1995 in the presence of focal matrilines that were either alone or with groups with non-overlapping repertoires. We used neural network discrimination performance to measure the similarity of call types produced by different matrilines and determined matriline association rates from 757 encounters with one or more focal matrilines. Relatedness was measured by comparing variation at 11 microsatellite loci for the oldest female in each group. Call similarity was positively correlated with association rates for two of the three call types analysed. Similarity of the N4 call type was also correlated with matriarch relatedness. No relationship between relatedness and association frequency was detected. These results show that call structure reflects relatedness and social affiliation, but not because related groups spend more time together. Instead, call structure appears to play a role in kin recognition and shapes the association behaviour of killer whale groups. Our results therefore support the hypothesis that increasing social complexity plays a role in the evolution of learned vocalisations in some mammalian species.","container-title":"Naturwissenschaften","DOI":"10.1007/s00114-010-0657-z","ISSN":"1432-1904","issue":"5","journalAbbreviation":"Naturwissenschaften","language":"en","page":"513-518","source":"Springer Link","title":"The structure of stereotyped calls reflects kinship and social affiliation in resident killer whales (Orcinus orca)","volume":"97","author":[{"family":"Deecke","given":"Volker B."},{"family":"Barrett-Lennard","given":"Lance G."},{"family":"Spong","given":"Paul"},{"family":"Ford","given":"John K. B."}],"issued":{"date-parts":[["2010",5,1]]}}},{"id":201,"uris":["http://zotero.org/users/local/kg8zx2dc/items/WPN6R47T"],"itemData":{"id":201,"type":"article-journal","abstract":"Underwater vocalizations were recorded during repeated encounters with 16 pods, or stable kin groups, of resident killer whales (Orcinus orca) off the coast of British Columbia. Pods were identified from unique natural markings on individuals. Vocal exchanges within pods were dominated by repetitious, discrete calls. Pods each produced 7–17 (mean 10.7) types of discrete calls. Individuals appear to acquire their pod's call repertoire by learning, and repertoires can persist with little change for over 25 years. Call repertoires differed significantly among pods in the resident population. The 16 pods formed four distinct acoustic associations, or clans, each having a unique repertoire of discrete calls, or vocal tradition. Pods within a clan shared several call types, but no sharing took place among clans. Shared calls often contained structural variations specific to each pod or group of pods in the clan. These variants and other differences in acoustic behaviour formed a system of related pod-specific dialects within the vocal tradition of each clan. Pods from different clans often travelled together, but observed patterns of social associations were often independent of acoustic relationships. It is proposed that each clan comprises related pods that have descended from a common ancestral group. New pods formed from this ancestral group through growth and matrilineal division of the lineage. The formation of new pods was accompanied by divergence of the call repertoire of the founding group. Such divergence resulted from the accumulation of errors in call learning across generations, call innovation, and call extinction. Pod-specific repertoires probably serve to enhance the efficiency of vocal communication within the group and act as behavioural indicators of pod affiliation. The striking differences among the vocal traditions of different clans suggest that each is an independent matriline.","container-title":"Canadian Journal of Zoology","DOI":"10.1139/z91-206","ISSN":"0008-4301","issue":"6","journalAbbreviation":"Can. J. Zool.","note":"publisher: NRC Research Press","page":"1454-1483","source":"cdnsciencepub.com (Atypon)","title":"Vocal traditions among resident killer whales (Orcinus orca) in coastal waters of British Columbia","volume":"69","author":[{"family":"Ford","given":"John K. B."}],"issued":{"date-parts":[["1991",6]]}}},{"id":203,"uris":["http://zotero.org/users/local/kg8zx2dc/items/7I8RXQHZ"],"itemData":{"id":203,"type":"article-journal","abstract":"Cultural lineages are based on learned social traditions that are stable for several generations. When cultural lineages also reflect common ancestry and/or are shared by individuals that live together they are called clans. The existence of clans among killer whales has been previously proposed but has not been confirmed. Here, we show that clans exist among resident type killer whales, Orcinus orca, in southern Alaska. Resident killer whales live in stable matrilines from which emigration of either sex has not been observed. Matrilines that associate regularly (≥50% observation time) are called pods. Pods are believed to consist of closely related matrilines and share a unique repertoire of discrete call types. Pods that share parts of their repertoire form what Ford (1991, Canadian Journal of Zoology,69, 1454–1483) called an acoustic clan. Here, we identified discrete call types of seven pods from southern Alaska, using a method based on human discrimination of distinct aural and visual (spectrogram) differences. Mitochondrial DNA of members of each pod was also analysed. The repertoires of the seven pods were compared and two acoustically distinct groups of pods were identified. Each group was monomorphic for a different mitochondrial D-loop haplotype. Nevertheless, pods from different clans associated frequently. It thus appears that the acoustic similarities within groups, which we presume to be cultural, reflect common ancestry, and that these groups therefore meet the above definition of clans. We also argue that a combination of cultural drift and selection are the main mechanisms for the maintenance of clans. Copyright 2002 The Association for the Study of Animal Behaviour. Published by Elsevier Science Ltd. All rights reserved.","container-title":"Animal Behaviour","DOI":"10.1006/anbe.2002.3012","ISSN":"0003-3472","issue":"6","journalAbbreviation":"Animal Behaviour","page":"1103-1119","source":"ScienceDirect","title":"Cultural transmission within maternal lineages: vocal clans in resident killer whales in southern Alaska","title-short":"Cultural transmission within maternal lineages","volume":"63","author":[{"family":"Yurk","given":"H"},{"family":"Barrett-Lennard","given":"L"},{"family":"Ford","given":"J. K. B"},{"family":"Matkin","given":"C. O"}],"issued":{"date-parts":[["2002",6,1]]}}}],"schema":"https://github.com/citation-style-language/schema/raw/master/csl-citation.json"} </w:instrText>
      </w:r>
      <w:r w:rsidR="00BD2DEF">
        <w:fldChar w:fldCharType="separate"/>
      </w:r>
      <w:r w:rsidR="00BD2DEF" w:rsidRPr="00BD2DEF">
        <w:rPr>
          <w:rFonts w:ascii="Calibri" w:hAnsi="Calibri" w:cs="Calibri"/>
        </w:rPr>
        <w:t>(Deecke et al., 2010; J. K. B. Ford, 1991; Yurk et al., 2002)</w:t>
      </w:r>
      <w:r w:rsidR="00BD2DEF">
        <w:fldChar w:fldCharType="end"/>
      </w:r>
      <w:r w:rsidR="00BD5901">
        <w:t xml:space="preserve"> and that vary in contour and amplitude over time</w:t>
      </w:r>
      <w:r w:rsidR="00BD2DEF">
        <w:t xml:space="preserve"> </w:t>
      </w:r>
      <w:r w:rsidR="00BD2DEF">
        <w:fldChar w:fldCharType="begin"/>
      </w:r>
      <w:r w:rsidR="00BD2DEF">
        <w:instrText xml:space="preserve"> ADDIN ZOTERO_ITEM CSL_CITATION {"citationID":"2gM3uOVt","properties":{"formattedCitation":"(J. K. Ford, 1987)","plainCitation":"(J. K. Ford, 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chema":"https://github.com/citation-style-language/schema/raw/master/csl-citation.json"} </w:instrText>
      </w:r>
      <w:r w:rsidR="00BD2DEF">
        <w:fldChar w:fldCharType="separate"/>
      </w:r>
      <w:r w:rsidR="00BD2DEF" w:rsidRPr="00BD2DEF">
        <w:rPr>
          <w:rFonts w:ascii="Calibri" w:hAnsi="Calibri" w:cs="Calibri"/>
        </w:rPr>
        <w:t>(J. K. Ford, 1987)</w:t>
      </w:r>
      <w:r w:rsidR="00BD2DEF">
        <w:fldChar w:fldCharType="end"/>
      </w:r>
      <w:r w:rsidR="00C12469">
        <w:t>.</w:t>
      </w:r>
      <w:r>
        <w:t xml:space="preserve"> </w:t>
      </w:r>
      <w:r w:rsidR="004F74AF">
        <w:t>Pulsed calls are primarily used for social communication within and between individuals and groups, serving functions in social cohesion and mating travel and foraging coordination</w:t>
      </w:r>
      <w:r w:rsidR="00BD2DEF">
        <w:t xml:space="preserve"> </w:t>
      </w:r>
      <w:r w:rsidR="00BD2DEF" w:rsidRPr="00BD2DEF">
        <w:rPr>
          <w:rFonts w:ascii="Calibri" w:hAnsi="Calibri" w:cs="Calibri"/>
        </w:rPr>
        <w:t>(</w:t>
      </w:r>
      <w:proofErr w:type="spellStart"/>
      <w:r w:rsidR="00BD2DEF" w:rsidRPr="00BD2DEF">
        <w:rPr>
          <w:rFonts w:ascii="Calibri" w:hAnsi="Calibri" w:cs="Calibri"/>
        </w:rPr>
        <w:t>Deecke</w:t>
      </w:r>
      <w:proofErr w:type="spellEnd"/>
      <w:r w:rsidR="00BD2DEF" w:rsidRPr="00BD2DEF">
        <w:rPr>
          <w:rFonts w:ascii="Calibri" w:hAnsi="Calibri" w:cs="Calibri"/>
        </w:rPr>
        <w:t xml:space="preserve"> et al., 2010; J. K. B. Ford, 1991; Yurk et al., 2002)</w:t>
      </w:r>
      <w:r w:rsidR="004F74AF">
        <w:t xml:space="preserve"> and conveying social and behavioral cues</w:t>
      </w:r>
      <w:r w:rsidR="00B37CAD">
        <w:t>. Resident killer whales produce calls in higher frequency ranges with significantly higher minimum, peak, and median call frequencies</w:t>
      </w:r>
      <w:r w:rsidR="00145BA6">
        <w:t xml:space="preserve"> </w:t>
      </w:r>
      <w:r w:rsidR="007E7D64">
        <w:t xml:space="preserve">than </w:t>
      </w:r>
      <w:r w:rsidR="0021783D">
        <w:t xml:space="preserve">Biggs </w:t>
      </w:r>
      <w:r w:rsidR="007E7D64">
        <w:t>killer whales</w:t>
      </w:r>
      <w:r>
        <w:fldChar w:fldCharType="begin"/>
      </w:r>
      <w:r>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fldChar w:fldCharType="separate"/>
      </w:r>
      <w:r w:rsidR="00145BA6" w:rsidRPr="23114129">
        <w:rPr>
          <w:rFonts w:ascii="Calibri" w:hAnsi="Calibri" w:cs="Calibri"/>
        </w:rPr>
        <w:t>(Filatova et al., 2015; Foote &amp; Nystuen, 2008)</w:t>
      </w:r>
      <w:r>
        <w:fldChar w:fldCharType="end"/>
      </w:r>
      <w:r w:rsidR="00C0547F">
        <w:t>.</w:t>
      </w:r>
      <w:r w:rsidR="00B37CAD">
        <w:t xml:space="preserve">. </w:t>
      </w:r>
      <w:r w:rsidR="0044022C">
        <w:t>The offshore ecotype produces calls with a higher minimum frequency than other ecotypes</w:t>
      </w:r>
      <w:r w:rsidR="00A56B60">
        <w:t xml:space="preserve"> </w:t>
      </w:r>
      <w:r>
        <w:fldChar w:fldCharType="begin"/>
      </w:r>
      <w:r w:rsidR="007E7D64">
        <w:instrText xml:space="preserve"> ADDIN ZOTERO_ITEM CSL_CITATION {"citationID":"WSs8lt71","properties":{"formattedCitation":"(Foote &amp; Nystuen, 2008; Madrigal et al., 2021)","plainCitation":"(Foote &amp; Nystuen, 2008; Madrigal et al., 2021)","noteIndex":0},"citationItems":[{"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fldChar w:fldCharType="separate"/>
      </w:r>
      <w:r w:rsidR="007E7D64" w:rsidRPr="007E7D64">
        <w:rPr>
          <w:rFonts w:ascii="Calibri" w:hAnsi="Calibri" w:cs="Calibri"/>
        </w:rPr>
        <w:t>(Foote &amp; Nystuen, 2008; Madrigal et al., 2021)</w:t>
      </w:r>
      <w:r>
        <w:fldChar w:fldCharType="end"/>
      </w:r>
      <w:r w:rsidR="0044022C">
        <w:t xml:space="preserve">. </w:t>
      </w:r>
      <w:r w:rsidR="00E8172B">
        <w:t>Such d</w:t>
      </w:r>
      <w:r w:rsidR="0044022C">
        <w:t>ifferences</w:t>
      </w:r>
      <w:r w:rsidR="008D65F3">
        <w:t xml:space="preserve"> contribute to the distinct vocal repertoires and form the motivation for harnessing the power of modern classification methodologies to make the most of acoustic surveys </w:t>
      </w:r>
      <w:r w:rsidR="00E8172B">
        <w:t xml:space="preserve">in </w:t>
      </w:r>
      <w:r w:rsidR="008D65F3">
        <w:t xml:space="preserve">both archived </w:t>
      </w:r>
      <w:proofErr w:type="gramStart"/>
      <w:r w:rsidR="008D65F3">
        <w:t>or</w:t>
      </w:r>
      <w:proofErr w:type="gramEnd"/>
      <w:r w:rsidR="008D65F3">
        <w:t xml:space="preserve"> near real-time settings. </w:t>
      </w:r>
    </w:p>
    <w:p w14:paraId="3539A138" w14:textId="71D1631C" w:rsidR="00543BEA" w:rsidRDefault="006A6FD9" w:rsidP="00546706">
      <w:r>
        <w:lastRenderedPageBreak/>
        <w:t xml:space="preserve">Accurate machine learning models rely on extensive and well curated </w:t>
      </w:r>
      <w:r w:rsidR="00792F8A">
        <w:t xml:space="preserve">labeled </w:t>
      </w:r>
      <w:r>
        <w:t xml:space="preserve">datasets in order to </w:t>
      </w:r>
      <w:r w:rsidR="00792F8A">
        <w:t xml:space="preserve">reliably detect </w:t>
      </w:r>
      <w:r w:rsidR="00E8172B">
        <w:t xml:space="preserve">and classify </w:t>
      </w:r>
      <w:r w:rsidR="00792F8A">
        <w:t xml:space="preserve">killer whales in underwater sound </w:t>
      </w:r>
      <w:r w:rsidR="00E8172B">
        <w:t>recordings</w:t>
      </w:r>
      <w:r w:rsidR="00792F8A">
        <w:t xml:space="preserve">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r w:rsidR="00792F8A">
        <w:t xml:space="preserve">should </w:t>
      </w:r>
      <w:r w:rsidR="00792F8A" w:rsidRPr="00792F8A">
        <w:t>represent the full range of the animals' vocalization</w:t>
      </w:r>
      <w:r w:rsidR="00E8172B">
        <w:t xml:space="preserve"> repertoire</w:t>
      </w:r>
      <w:r w:rsidR="00792F8A">
        <w:t xml:space="preserve">, and those </w:t>
      </w:r>
      <w:r w:rsidR="003341AC">
        <w:t>vocalizations</w:t>
      </w:r>
      <w:r w:rsidR="00792F8A">
        <w:t xml:space="preserve">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any machine learning applications in conservation are targeted at longitudinal</w:t>
      </w:r>
      <w:r w:rsidR="00543BEA">
        <w:t xml:space="preserve">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Brookes et al., 2013; Kotila et al., 2023; Myers et al., 2021; Parijs et al., 2009; Pilkington et al., 2023)</w:t>
      </w:r>
      <w:r w:rsidR="00543BEA">
        <w:fldChar w:fldCharType="end"/>
      </w:r>
      <w:r w:rsidR="00543BEA">
        <w:t>. In species capable of cultural adaptation of their repertoires</w:t>
      </w:r>
      <w:r w:rsidR="00961845">
        <w:t>,</w:t>
      </w:r>
      <w:r w:rsidR="00543BEA">
        <w:t xml:space="preserve"> including humpback and killer whales, data for machine learning algorithms must </w:t>
      </w:r>
      <w:r w:rsidR="00961845">
        <w:t>then contain</w:t>
      </w:r>
      <w:r w:rsidR="00543BEA">
        <w:t xml:space="preserve"> signals that were previously heard in the environment (e.g.</w:t>
      </w:r>
      <w:r w:rsidR="007E7D64">
        <w:t xml:space="preserve"> antiquated song, and killer whale calls from now deceased animals</w:t>
      </w:r>
      <w:r w:rsidR="00543BEA">
        <w:t>). Furthermore, environmental factors including but not limited to background noise, instrument parameters, sound propagation conditions can all influence how robust a detection and classification algorithm is.</w:t>
      </w:r>
    </w:p>
    <w:p w14:paraId="674C7C23" w14:textId="74B336F1" w:rsidR="00543BEA" w:rsidRDefault="00543BEA" w:rsidP="00543BEA">
      <w:r>
        <w:t>The goal of th</w:t>
      </w:r>
      <w:r w:rsidR="00961845">
        <w:t xml:space="preserve">e </w:t>
      </w:r>
      <w:r w:rsidR="00792F8A">
        <w:t xml:space="preserve">curated </w:t>
      </w:r>
      <w:r>
        <w:t xml:space="preserve">dataset </w:t>
      </w:r>
      <w:r w:rsidR="00961845">
        <w:t xml:space="preserve">presented here </w:t>
      </w:r>
      <w:r>
        <w:t xml:space="preserve">is to facilitate the construction and evaluation of detectors that are capable of 1) discriminating killer whale calls from other acoustically similar species and 2) </w:t>
      </w:r>
      <w:r w:rsidR="003E7E90">
        <w:t>discriminat</w:t>
      </w:r>
      <w:r w:rsidR="00961845">
        <w:t>ing</w:t>
      </w:r>
      <w:r w:rsidR="003E7E90">
        <w:t xml:space="preserve">, between </w:t>
      </w:r>
      <w:r w:rsidR="00961845">
        <w:t xml:space="preserve">the different </w:t>
      </w:r>
      <w:r>
        <w:t>ecotype</w:t>
      </w:r>
      <w:r w:rsidR="003E7E90">
        <w:t>s</w:t>
      </w:r>
      <w:r>
        <w:t xml:space="preserve"> and population</w:t>
      </w:r>
      <w:r w:rsidR="003E7E90">
        <w:t>s</w:t>
      </w:r>
      <w:r>
        <w:t>.  There are</w:t>
      </w:r>
      <w:r w:rsidR="00215C27">
        <w:t>, however,</w:t>
      </w:r>
      <w:r>
        <w:t xml:space="preserve"> </w:t>
      </w:r>
      <w:proofErr w:type="gramStart"/>
      <w:r>
        <w:t>a</w:t>
      </w:r>
      <w:r w:rsidR="00215C27">
        <w:t xml:space="preserve"> number of</w:t>
      </w:r>
      <w:proofErr w:type="gramEnd"/>
      <w:r w:rsidR="00215C27">
        <w:t xml:space="preserve"> important </w:t>
      </w:r>
      <w:r>
        <w:t xml:space="preserve">challenges. First, </w:t>
      </w:r>
      <w:r w:rsidR="00215C27">
        <w:t xml:space="preserve">the </w:t>
      </w:r>
      <w:r>
        <w:t xml:space="preserve">data contributed to this effort were amassed from several independent projects each </w:t>
      </w:r>
      <w:r w:rsidR="00215C27">
        <w:t>having</w:t>
      </w:r>
      <w:r>
        <w:t xml:space="preserve"> different goals, using different </w:t>
      </w:r>
      <w:r w:rsidR="00145BA6">
        <w:t>data collection methods</w:t>
      </w:r>
      <w:r>
        <w:t>, and annotated to different levels</w:t>
      </w:r>
      <w:r w:rsidR="00215C27">
        <w:t xml:space="preserve"> or resolutions</w:t>
      </w:r>
      <w:r>
        <w:t>. Second it is not always possible to discriminate between killer whale and other species in the frequency range</w:t>
      </w:r>
      <w:r w:rsidR="00215C27">
        <w:t>s considered</w:t>
      </w:r>
      <w:r>
        <w:t>, notably Pacific white-sided dolphins and humpback whales</w:t>
      </w:r>
      <w:r w:rsidR="00794697">
        <w:t>, even for expert analysts</w:t>
      </w:r>
      <w:r>
        <w:t xml:space="preserve">. Within killer whale </w:t>
      </w:r>
      <w:r w:rsidR="0095158C">
        <w:t>vocalizations</w:t>
      </w:r>
      <w:r w:rsidR="00794697">
        <w:t xml:space="preserve">, </w:t>
      </w:r>
      <w:r>
        <w:t xml:space="preserve">it is possible to discriminate between ecotypes, populations, </w:t>
      </w:r>
      <w:r w:rsidR="00794697">
        <w:t>and sometimes,</w:t>
      </w:r>
      <w:r>
        <w:t xml:space="preserve"> pods or maternally related family groups. However, the </w:t>
      </w:r>
      <w:r w:rsidR="00794697">
        <w:t xml:space="preserve">annotation </w:t>
      </w:r>
      <w:r>
        <w:t>resolution</w:t>
      </w:r>
      <w:r w:rsidR="00794697">
        <w:t xml:space="preserve"> in the curated dataset</w:t>
      </w:r>
      <w:r>
        <w:t xml:space="preserve"> varies. </w:t>
      </w:r>
      <w:r w:rsidR="00215C27">
        <w:t>Sometimes</w:t>
      </w:r>
      <w:r>
        <w:t xml:space="preserve"> it is possible to discriminate ecotypes if numerous calls are detected within an encounte</w:t>
      </w:r>
      <w:r w:rsidR="00215C27">
        <w:t>r</w:t>
      </w:r>
      <w:r>
        <w:t xml:space="preserve">, </w:t>
      </w:r>
      <w:r w:rsidR="00215C27">
        <w:t xml:space="preserve">but </w:t>
      </w:r>
      <w:r>
        <w:t>in some cases no ecotype specific information is present</w:t>
      </w:r>
      <w:r w:rsidR="00F439B2">
        <w:t xml:space="preserve">. </w:t>
      </w:r>
      <w:r w:rsidR="00CB6B41">
        <w:t>Nevertheless, the dataset's diverse sources and comprehensive annotations provide a robust starting point for improving detection systems and advancing our understanding of killer whale vocalizations.</w:t>
      </w:r>
    </w:p>
    <w:p w14:paraId="1FCE4A0C" w14:textId="5FB52347" w:rsidR="002153FF" w:rsidRDefault="002153FF">
      <w:pPr>
        <w:pStyle w:val="Heading1"/>
      </w:pPr>
      <w:r>
        <w:t>Methods</w:t>
      </w:r>
    </w:p>
    <w:p w14:paraId="450BB222" w14:textId="77777777" w:rsidR="008F77D2" w:rsidRDefault="008F77D2" w:rsidP="00D2087C"/>
    <w:p w14:paraId="35176AD5" w14:textId="11842D16" w:rsidR="00D2087C" w:rsidRDefault="00E4408B" w:rsidP="00D2087C">
      <w:r>
        <w:t xml:space="preserve">In this study, we targeted an "ecologically representative" dataset </w:t>
      </w:r>
      <w:r w:rsidR="00215C27">
        <w:t>with</w:t>
      </w:r>
      <w:r>
        <w:t xml:space="preserve"> comprehensive coverage of annotated audio signals spanning the entire vocal repertoire of the three populations of killer whales in the region</w:t>
      </w:r>
      <w:r w:rsidR="00794697">
        <w:t>: Resident, Bigg’s, and Offshore killer whales</w:t>
      </w:r>
      <w:r>
        <w:t xml:space="preserve">. 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w:t>
      </w:r>
      <w:r w:rsidR="00B92423">
        <w:t xml:space="preserve">. </w:t>
      </w:r>
      <w:proofErr w:type="gramStart"/>
      <w:r w:rsidR="00B92423">
        <w:t>In</w:t>
      </w:r>
      <w:r>
        <w:t xml:space="preserve"> particular</w:t>
      </w:r>
      <w:r w:rsidR="00B92423">
        <w:t>,</w:t>
      </w:r>
      <w:r>
        <w:t xml:space="preserve"> humpback</w:t>
      </w:r>
      <w:proofErr w:type="gramEnd"/>
      <w:r>
        <w:t xml:space="preserve"> whales </w:t>
      </w:r>
      <w:r w:rsidR="00AE4D1A">
        <w:t xml:space="preserve">and </w:t>
      </w:r>
      <w:r>
        <w:t>other odontocetes</w:t>
      </w:r>
      <w:r w:rsidR="00B92423">
        <w:t>,</w:t>
      </w:r>
      <w:r w:rsidR="00AE4D1A">
        <w:t xml:space="preserve"> such as Pacific white-sided dolphins</w:t>
      </w:r>
      <w:r w:rsidR="00B92423">
        <w:t>,</w:t>
      </w:r>
      <w:r w:rsidR="00AE4D1A">
        <w:t xml:space="preserve"> easily confused with the acoustic signals of killer whales. Effort was also made to include anthropogenic noises such as ship propeller cavitation and other abiotic sounds that can sometimes confuse both humans and machine</w:t>
      </w:r>
      <w:r w:rsidR="00B92423">
        <w:t xml:space="preserve"> learning</w:t>
      </w:r>
      <w:r w:rsidR="00AE4D1A">
        <w:t xml:space="preserv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786906D5" w:rsidR="00EC15A0" w:rsidRDefault="00EE183D" w:rsidP="00C06113">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 xml:space="preserve">Much of the </w:t>
      </w:r>
      <w:r w:rsidR="0088680E">
        <w:lastRenderedPageBreak/>
        <w:t>annotation effort was provided through the Humans and Algorithms Listening</w:t>
      </w:r>
      <w:r w:rsidR="004B460B">
        <w:t xml:space="preserve"> and Looking</w:t>
      </w:r>
      <w:r w:rsidR="0088680E">
        <w:t xml:space="preserve"> for Orcas (HALLO) project which used a standardized annotation procedure included in </w:t>
      </w:r>
      <w:r w:rsidR="00B92423">
        <w:t>S</w:t>
      </w:r>
      <w:r w:rsidR="0088680E">
        <w:t xml:space="preserve">upplemental </w:t>
      </w:r>
      <w:r w:rsidR="00B92423">
        <w:t>I</w:t>
      </w:r>
      <w:r w:rsidR="0088680E">
        <w:t xml:space="preserve">nformation </w:t>
      </w:r>
      <w:r w:rsidR="00CE0341">
        <w:t>A</w:t>
      </w:r>
      <w:r w:rsidR="0088680E">
        <w:t xml:space="preserve">. The following sections provide detailed information on the 1) Deployment 2) Processing and </w:t>
      </w:r>
      <w:r w:rsidR="00725123">
        <w:t>3</w:t>
      </w:r>
      <w:r w:rsidR="0088680E">
        <w:t>) Annotation procedure</w:t>
      </w:r>
      <w:r w:rsidR="00B92423">
        <w:t>s</w:t>
      </w:r>
      <w:r w:rsidR="0088680E">
        <w:t>. Metadata, where available, is</w:t>
      </w:r>
      <w:r w:rsidR="00B92423">
        <w:t xml:space="preserve"> presented</w:t>
      </w:r>
      <w:r w:rsidR="0088680E">
        <w:t xml:space="preserve"> in </w:t>
      </w:r>
      <w:r>
        <w:fldChar w:fldCharType="begin"/>
      </w:r>
      <w:r>
        <w:instrText xml:space="preserve"> REF _Ref160180346 \h </w:instrText>
      </w:r>
      <w:r>
        <w:fldChar w:fldCharType="separate"/>
      </w:r>
      <w:r w:rsidR="0088680E">
        <w:t xml:space="preserve">Table </w:t>
      </w:r>
      <w:r w:rsidR="0088680E" w:rsidRPr="23114129">
        <w:rPr>
          <w:noProof/>
        </w:rPr>
        <w:t>2</w:t>
      </w:r>
      <w:r>
        <w:fldChar w:fldCharType="end"/>
      </w:r>
      <w:r w:rsidR="0088680E">
        <w:t>.</w:t>
      </w:r>
      <w:r w:rsidR="008F77D2">
        <w:t xml:space="preserve"> While every effort has been made to regularize metadata across the entirety of the dataset, this was not always possible. Rather than exclude data not meeting an arbitrary threshold, we provide as much detail as possible and leave </w:t>
      </w:r>
      <w:r w:rsidR="00B92423">
        <w:t xml:space="preserve">the </w:t>
      </w:r>
      <w:r w:rsidR="008F77D2">
        <w:t xml:space="preserve">final decision on </w:t>
      </w:r>
      <w:r w:rsidR="00B92423">
        <w:t xml:space="preserve">which </w:t>
      </w:r>
      <w:r w:rsidR="008F77D2">
        <w:t xml:space="preserve">datasets to include or exclude to the </w:t>
      </w:r>
      <w:r w:rsidR="00B92423">
        <w:t>user’s</w:t>
      </w:r>
      <w:r w:rsidR="008F77D2">
        <w:t xml:space="preserve"> discretion.</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0BBB5AE8" w:rsidR="00A966D6" w:rsidRDefault="00427D7A" w:rsidP="09691109">
      <w:r>
        <w:t xml:space="preserve">Th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fldChar w:fldCharType="begin"/>
      </w:r>
      <w:r>
        <w:instrText xml:space="preserve"> REF _Ref160180346 \h </w:instrText>
      </w:r>
      <w:r>
        <w:fldChar w:fldCharType="separate"/>
      </w:r>
      <w:r w:rsidR="008671E3">
        <w:t xml:space="preserve">Table </w:t>
      </w:r>
      <w:r w:rsidR="008671E3" w:rsidRPr="09691109">
        <w:rPr>
          <w:noProof/>
        </w:rPr>
        <w:t>2</w:t>
      </w:r>
      <w:r>
        <w:fldChar w:fldCharType="end"/>
      </w:r>
      <w:r w:rsidR="00B31365">
        <w:t>).</w:t>
      </w:r>
      <w:r>
        <w:t xml:space="preserve"> </w:t>
      </w:r>
      <w:r w:rsidR="00B72365">
        <w:t xml:space="preserve">These </w:t>
      </w:r>
      <w:r>
        <w:t>includ</w:t>
      </w:r>
      <w:r w:rsidR="00B72365">
        <w:t>e</w:t>
      </w:r>
      <w:r>
        <w:t xml:space="preserve"> </w:t>
      </w:r>
      <w:proofErr w:type="spellStart"/>
      <w:r w:rsidR="00023FBD">
        <w:t>Orcasound</w:t>
      </w:r>
      <w:proofErr w:type="spellEnd"/>
      <w:r>
        <w:t xml:space="preserve">, Ocean Networks Canada (ONC), the Fisheries </w:t>
      </w:r>
      <w:r w:rsidR="003C4207">
        <w:t>&amp;</w:t>
      </w:r>
      <w:r>
        <w:t xml:space="preserve"> Oceans </w:t>
      </w:r>
      <w:r w:rsidR="003C4207">
        <w:t xml:space="preserve">Canada </w:t>
      </w:r>
      <w:r>
        <w:t>(DFO),</w:t>
      </w:r>
      <w:r w:rsidR="00725123">
        <w:t xml:space="preserve"> </w:t>
      </w:r>
      <w:r>
        <w:t>JASCO Applied Sciences (JASCO</w:t>
      </w:r>
      <w:r w:rsidR="003C4207">
        <w:t>)</w:t>
      </w:r>
      <w:r>
        <w:t xml:space="preserve">, </w:t>
      </w:r>
      <w:proofErr w:type="spellStart"/>
      <w:r>
        <w:t>Saturna</w:t>
      </w:r>
      <w:proofErr w:type="spellEnd"/>
      <w:r>
        <w:t xml:space="preserve"> Island Marine Research &amp; Education Society (SIMRES)</w:t>
      </w:r>
      <w:r w:rsidR="00380092">
        <w:t>, and the University of Alaska Fairbanks and North Gulf Oceanic Society</w:t>
      </w:r>
      <w:r w:rsidR="00215D48">
        <w:t xml:space="preserve"> (Figure 1).</w:t>
      </w:r>
      <w:r>
        <w:t xml:space="preserve"> Data were collected using a variety of instruments deployed in the </w:t>
      </w:r>
      <w:r w:rsidR="00682B4D">
        <w:t xml:space="preserve">Northeast Pacific from Washington State to Southeast Alaska </w:t>
      </w:r>
      <w:r>
        <w:t xml:space="preserve">including </w:t>
      </w:r>
      <w:r w:rsidR="007E7D64">
        <w:t>AMARs (</w:t>
      </w:r>
      <w:hyperlink r:id="rId8" w:history="1">
        <w:r w:rsidR="007E7D64" w:rsidRPr="00A61BCC">
          <w:rPr>
            <w:rStyle w:val="Hyperlink"/>
          </w:rPr>
          <w:t>https://www.jasco.com</w:t>
        </w:r>
      </w:hyperlink>
      <w:r w:rsidR="007E7D64">
        <w:t>), AURALs (Multi-</w:t>
      </w:r>
      <w:proofErr w:type="spellStart"/>
      <w:r w:rsidR="007E7D64">
        <w:t>Electronique</w:t>
      </w:r>
      <w:proofErr w:type="spellEnd"/>
      <w:r w:rsidR="007E7D64">
        <w:t xml:space="preserve"> Inc.), Song Meters (SM2Ms, Wildlife Acoustics)</w:t>
      </w:r>
      <w:r>
        <w:t xml:space="preserve">, Ocean Sonics </w:t>
      </w:r>
      <w:proofErr w:type="spellStart"/>
      <w:r>
        <w:t>icListen</w:t>
      </w:r>
      <w:proofErr w:type="spellEnd"/>
      <w:r w:rsidR="00D2087C">
        <w:t xml:space="preserve"> hydrophones</w:t>
      </w:r>
      <w:r w:rsidR="0026568A">
        <w:t xml:space="preserve"> (https://oceansonics.com/products/iclisten-sj9/)</w:t>
      </w:r>
      <w:r>
        <w:t xml:space="preserve">, and Ocean Instruments </w:t>
      </w:r>
      <w:proofErr w:type="spellStart"/>
      <w:r w:rsidR="00380092">
        <w:t>S</w:t>
      </w:r>
      <w:r>
        <w:t>ound</w:t>
      </w:r>
      <w:r w:rsidR="00380092">
        <w:t>T</w:t>
      </w:r>
      <w:r>
        <w:t>rap</w:t>
      </w:r>
      <w:proofErr w:type="spellEnd"/>
      <w:r>
        <w:t xml:space="preserve"> record</w:t>
      </w:r>
      <w:r w:rsidR="00380092">
        <w:t>ing hydrophones</w:t>
      </w:r>
      <w:r w:rsidR="0026568A">
        <w:t xml:space="preserve"> (</w:t>
      </w:r>
      <w:r w:rsidR="5725EC1C">
        <w:t>https://www.oceaninstruments.co.nz/</w:t>
      </w:r>
      <w:r w:rsidR="0026568A">
        <w:t>)</w:t>
      </w:r>
      <w:r>
        <w:t xml:space="preserve">. </w:t>
      </w:r>
      <w:r w:rsidR="003C4207">
        <w:t xml:space="preserve">Deployment depths ranged from 8 to 253 m. </w:t>
      </w:r>
      <w:r>
        <w:t>Data coverage varied</w:t>
      </w:r>
      <w:r w:rsidR="00693F59">
        <w:t xml:space="preserve"> but covered a </w:t>
      </w:r>
      <w:r w:rsidR="005C02A9">
        <w:t>9-year</w:t>
      </w:r>
      <w:r w:rsidR="00693F59">
        <w:t xml:space="preserve"> 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0A85E4FA" w14:textId="579E23BE" w:rsidR="00E3086D" w:rsidRDefault="00977016" w:rsidP="00D2087C">
      <w:r>
        <w:t xml:space="preserve">To address </w:t>
      </w:r>
      <w:r w:rsidR="0088680E">
        <w:t>consistency</w:t>
      </w:r>
      <w:r>
        <w:t xml:space="preserve"> issues</w:t>
      </w:r>
      <w:r w:rsidR="00D2087C">
        <w:t xml:space="preserve"> across multiple annotation schemes and annotators</w:t>
      </w:r>
      <w:r w:rsidR="003C4207">
        <w:t>,</w:t>
      </w:r>
      <w:r w:rsidR="00D2087C">
        <w:t xml:space="preserve"> we take a two-step approach. First, we provide the </w:t>
      </w:r>
      <w:r w:rsidR="003C4207">
        <w:t xml:space="preserve">original, </w:t>
      </w:r>
      <w:r w:rsidR="00D2087C">
        <w:t xml:space="preserve">raw annotations with explanations from each organization </w:t>
      </w:r>
      <w:r w:rsidR="003C4207">
        <w:t>about</w:t>
      </w:r>
      <w:r w:rsidR="00D2087C">
        <w:t xml:space="preserve"> how the data were processed.</w:t>
      </w:r>
      <w:r w:rsidR="00E3086D">
        <w:t xml:space="preserve"> These are stored within the ‘Annotations’ folder under each organization’s data.</w:t>
      </w:r>
      <w:r w:rsidR="00D2087C">
        <w:t xml:space="preserve">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w:t>
      </w:r>
      <w:r w:rsidR="003C4207">
        <w:t xml:space="preserve"> hence their inclusion</w:t>
      </w:r>
      <w:r w:rsidR="00D2087C">
        <w:t>.</w:t>
      </w:r>
      <w:r w:rsidR="00E3086D">
        <w:t xml:space="preserve"> Further information about the analysis procedure, where applicable, is stored in the ‘meta’ folder in each organizations data</w:t>
      </w:r>
      <w:r w:rsidR="00B67BD9">
        <w:t xml:space="preserve"> along with any additional deployment information or relevant reports provided by the dataset authors</w:t>
      </w:r>
      <w:r w:rsidR="00E3086D">
        <w:t xml:space="preserve">. </w:t>
      </w:r>
    </w:p>
    <w:p w14:paraId="66F67085" w14:textId="44FA912B" w:rsidR="00A966D6" w:rsidRDefault="00B67BD9" w:rsidP="00D2087C">
      <w:r>
        <w:t xml:space="preserve">To aid in rapid usability </w:t>
      </w:r>
      <w:r w:rsidR="003C4207">
        <w:t>w</w:t>
      </w:r>
      <w:r w:rsidR="00D2087C">
        <w:t xml:space="preserve">e also provide a </w:t>
      </w:r>
      <w:r w:rsidR="003C4207">
        <w:t xml:space="preserve">standardized </w:t>
      </w:r>
      <w:r>
        <w:t xml:space="preserve">annotation file collated </w:t>
      </w:r>
      <w:r w:rsidR="00D2087C">
        <w:t xml:space="preserve">across all </w:t>
      </w:r>
      <w:proofErr w:type="gramStart"/>
      <w:r w:rsidR="00D2087C">
        <w:t>providers</w:t>
      </w:r>
      <w:r>
        <w:t xml:space="preserve">  (</w:t>
      </w:r>
      <w:proofErr w:type="gramEnd"/>
      <w:r>
        <w:t>Annotations.csv)</w:t>
      </w:r>
      <w:r w:rsidR="00D2087C">
        <w:t>. The</w:t>
      </w:r>
      <w:r w:rsidR="0060100C">
        <w:t xml:space="preserve"> collated </w:t>
      </w:r>
      <w:r w:rsidR="0052591A">
        <w:t xml:space="preserve">annotation </w:t>
      </w:r>
      <w:proofErr w:type="gramStart"/>
      <w:r>
        <w:t xml:space="preserve">file </w:t>
      </w:r>
      <w:r w:rsidR="00977016">
        <w:t xml:space="preserve"> </w:t>
      </w:r>
      <w:r w:rsidR="0060100C">
        <w:t>includes</w:t>
      </w:r>
      <w:proofErr w:type="gramEnd"/>
      <w:r w:rsidR="0060100C">
        <w:t xml:space="preserve">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t xml:space="preserve"> Details on how original annotations were standardized to fit the final annotations file are provided in each subsection below. The code used to </w:t>
      </w:r>
      <w:r w:rsidR="000843D7">
        <w:t>produce</w:t>
      </w:r>
      <w:r>
        <w:t xml:space="preserve"> the </w:t>
      </w:r>
      <w:r w:rsidR="00D2087C">
        <w:t xml:space="preserve">Annoations.csv </w:t>
      </w:r>
      <w:proofErr w:type="gramStart"/>
      <w:r>
        <w:t>is located in</w:t>
      </w:r>
      <w:proofErr w:type="gramEnd"/>
      <w:r>
        <w:t xml:space="preserve"> the following GitHub repository</w:t>
      </w:r>
      <w:r w:rsidR="004B460B">
        <w:t xml:space="preserve"> (</w:t>
      </w:r>
      <w:hyperlink r:id="rId9" w:history="1">
        <w:r w:rsidR="004B460B" w:rsidRPr="00671BB0">
          <w:rPr>
            <w:rStyle w:val="Hyperlink"/>
          </w:rPr>
          <w:t>https://github.com/JPalmerK/DCLDE2026</w:t>
        </w:r>
      </w:hyperlink>
      <w:r>
        <w:t>.</w:t>
      </w:r>
    </w:p>
    <w:p w14:paraId="61182AB7" w14:textId="77777777" w:rsidR="006D74B9" w:rsidRPr="00395AFA" w:rsidRDefault="006D74B9" w:rsidP="006D74B9"/>
    <w:p w14:paraId="1AC34DCC" w14:textId="6A6B5D14" w:rsidR="00023FBD" w:rsidRDefault="00023FBD" w:rsidP="008576B5">
      <w:pPr>
        <w:pStyle w:val="Heading3"/>
      </w:pPr>
      <w:proofErr w:type="spellStart"/>
      <w:r>
        <w:lastRenderedPageBreak/>
        <w:t>Orcasound</w:t>
      </w:r>
      <w:proofErr w:type="spellEnd"/>
    </w:p>
    <w:p w14:paraId="042DBBBC" w14:textId="77777777" w:rsidR="008576B5" w:rsidRDefault="008576B5" w:rsidP="00CC57DD"/>
    <w:p w14:paraId="0E327C2F" w14:textId="7A5C12B0" w:rsidR="00023FBD" w:rsidRPr="00E3379A" w:rsidRDefault="00C4761B" w:rsidP="09691109">
      <w:pPr>
        <w:rPr>
          <w:rFonts w:ascii="Calibri" w:hAnsi="Calibri" w:cs="Calibri"/>
        </w:rPr>
      </w:pPr>
      <w:proofErr w:type="spellStart"/>
      <w:r>
        <w:t>Orcasound</w:t>
      </w:r>
      <w:proofErr w:type="spellEnd"/>
      <w:r>
        <w:t xml:space="preserve"> is a cooperative hydrophone network and an </w:t>
      </w:r>
      <w:r w:rsidR="006A063C">
        <w:t>open-source</w:t>
      </w:r>
      <w:r>
        <w:t xml:space="preserve"> software &amp; hardware project. </w:t>
      </w:r>
      <w:proofErr w:type="spellStart"/>
      <w:r w:rsidR="006A063C">
        <w:t>Orcasound</w:t>
      </w:r>
      <w:proofErr w:type="spellEnd"/>
      <w:r w:rsidR="006A063C">
        <w:t xml:space="preserve"> audio and annotations </w:t>
      </w:r>
      <w:r w:rsidR="00023FBD">
        <w:t>were compiled from multiple recording efforts spanning from 2017 to 2020. This public dataset includes nine labeling efforts with the '</w:t>
      </w:r>
      <w:proofErr w:type="spellStart"/>
      <w:r w:rsidR="00023FBD">
        <w:t>Pod.Cast</w:t>
      </w:r>
      <w:proofErr w:type="spellEnd"/>
      <w:r w:rsidR="00023FBD">
        <w:t xml:space="preserve">' annotation tool, an </w:t>
      </w:r>
      <w:r w:rsidR="0026568A">
        <w:t>open-source</w:t>
      </w:r>
      <w:r w:rsidR="00023FBD">
        <w:t xml:space="preserve"> web app developed by Microsoft Hackathon volunteers to efficiently analyze audio data to detect the presence of killer whale calls (https://ai4orcas.net/portfolio/pod-cast-annotation-system/). </w:t>
      </w:r>
      <w:r w:rsidR="00B07519">
        <w:t>Origi</w:t>
      </w:r>
      <w:del w:id="1" w:author="Michael Dowd" w:date="2024-08-28T15:01:00Z">
        <w:r w:rsidDel="00B07519">
          <w:delText>o</w:delText>
        </w:r>
      </w:del>
      <w:r w:rsidR="00B07519">
        <w:t>nal</w:t>
      </w:r>
      <w:r w:rsidR="00023FBD">
        <w:t xml:space="preserve"> audio recordings and annotations are accessible via </w:t>
      </w:r>
      <w:proofErr w:type="spellStart"/>
      <w:r w:rsidR="00023FBD">
        <w:t>Orcasound's</w:t>
      </w:r>
      <w:proofErr w:type="spellEnd"/>
      <w:r w:rsidR="00023FBD">
        <w:t xml:space="preserve"> open labeled data bucket. The dataset is organized into annotation rounds that </w:t>
      </w:r>
      <w:proofErr w:type="gramStart"/>
      <w:r w:rsidR="00023FBD">
        <w:t>used</w:t>
      </w:r>
      <w:proofErr w:type="gramEnd"/>
      <w:r w:rsidR="00023FBD">
        <w:t xml:space="preserve"> audio data from various </w:t>
      </w:r>
      <w:proofErr w:type="spellStart"/>
      <w:r w:rsidR="00023FBD">
        <w:t>Orcasound</w:t>
      </w:r>
      <w:proofErr w:type="spellEnd"/>
      <w:r w:rsidR="00023FBD">
        <w:t xml:space="preserve"> locations with a range signal</w:t>
      </w:r>
      <w:r w:rsidR="00DB6F6D">
        <w:t xml:space="preserve"> to </w:t>
      </w:r>
      <w:r w:rsidR="00023FBD">
        <w:t xml:space="preserve">noise </w:t>
      </w:r>
      <w:r w:rsidR="00DB6F6D">
        <w:t xml:space="preserve">ratios </w:t>
      </w:r>
      <w:r w:rsidR="00C05B1B">
        <w:t xml:space="preserve">for SRKW calls </w:t>
      </w:r>
      <w:r w:rsidR="00DB6F6D">
        <w:t xml:space="preserve">and </w:t>
      </w:r>
      <w:r w:rsidR="00023FBD">
        <w:t>background noise characteristics.</w:t>
      </w:r>
      <w:r w:rsidR="006E08B0">
        <w:t xml:space="preserve"> Full details of </w:t>
      </w:r>
      <w:proofErr w:type="spellStart"/>
      <w:r w:rsidR="00381BBF">
        <w:t>O</w:t>
      </w:r>
      <w:r w:rsidR="006E08B0">
        <w:t>rcasound</w:t>
      </w:r>
      <w:proofErr w:type="spellEnd"/>
      <w:r w:rsidR="006E08B0">
        <w:t xml:space="preserve"> data are available on the </w:t>
      </w:r>
      <w:r w:rsidR="42600590">
        <w:t>GitHub</w:t>
      </w:r>
      <w:r w:rsidR="006E08B0">
        <w:t xml:space="preserve"> </w:t>
      </w:r>
      <w:r w:rsidR="2BBB7C3A">
        <w:t>repositories</w:t>
      </w:r>
      <w:r w:rsidR="006E08B0">
        <w:t xml:space="preserve"> for these projects </w:t>
      </w:r>
      <w:r>
        <w:fldChar w:fldCharType="begin"/>
      </w:r>
      <w:r>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fldChar w:fldCharType="separate"/>
      </w:r>
      <w:r w:rsidR="006E08B0" w:rsidRPr="09691109">
        <w:rPr>
          <w:rFonts w:ascii="Calibri" w:hAnsi="Calibri" w:cs="Calibri"/>
        </w:rPr>
        <w:t>(</w:t>
      </w:r>
      <w:r w:rsidR="006E08B0" w:rsidRPr="09691109">
        <w:rPr>
          <w:rFonts w:ascii="Calibri" w:hAnsi="Calibri" w:cs="Calibri"/>
          <w:i/>
          <w:iCs/>
        </w:rPr>
        <w:t>Orcasound</w:t>
      </w:r>
      <w:r w:rsidR="006E08B0" w:rsidRPr="09691109">
        <w:rPr>
          <w:rFonts w:ascii="Calibri" w:hAnsi="Calibri" w:cs="Calibri"/>
        </w:rPr>
        <w:t>, n.d.)</w:t>
      </w:r>
      <w:r>
        <w:fldChar w:fldCharType="end"/>
      </w:r>
    </w:p>
    <w:p w14:paraId="21FBC2DC" w14:textId="4FEB0524" w:rsidR="00CC57DD" w:rsidRDefault="00CC57DD" w:rsidP="00CC57DD">
      <w:pPr>
        <w:rPr>
          <w:b/>
          <w:bCs/>
        </w:rPr>
      </w:pPr>
      <w:r w:rsidRPr="09691109">
        <w:rPr>
          <w:b/>
          <w:bCs/>
        </w:rPr>
        <w:t>Deployment</w:t>
      </w:r>
      <w:commentRangeStart w:id="2"/>
      <w:commentRangeStart w:id="3"/>
      <w:commentRangeEnd w:id="2"/>
      <w:r>
        <w:rPr>
          <w:rStyle w:val="CommentReference"/>
        </w:rPr>
        <w:commentReference w:id="2"/>
      </w:r>
      <w:commentRangeEnd w:id="3"/>
      <w:r w:rsidR="00BF4E0B">
        <w:rPr>
          <w:rStyle w:val="CommentReference"/>
        </w:rPr>
        <w:commentReference w:id="3"/>
      </w:r>
    </w:p>
    <w:p w14:paraId="6CB250E9" w14:textId="43F45C48" w:rsidR="00023FBD" w:rsidRDefault="00023FBD" w:rsidP="00CC57DD">
      <w:r w:rsidRPr="00023FBD">
        <w:t xml:space="preserve">The </w:t>
      </w:r>
      <w:proofErr w:type="spellStart"/>
      <w:r w:rsidRPr="00023FBD">
        <w:t>Orcasound</w:t>
      </w:r>
      <w:proofErr w:type="spellEnd"/>
      <w:r w:rsidRPr="00023FBD">
        <w:t xml:space="preserve"> data were gathered from three sites in Washington State, USA: the </w:t>
      </w:r>
      <w:proofErr w:type="spellStart"/>
      <w:r w:rsidRPr="00023FBD">
        <w:t>Orcasound</w:t>
      </w:r>
      <w:proofErr w:type="spellEnd"/>
      <w:r w:rsidRPr="00023FBD">
        <w:t xml:space="preserve"> Lab on San Juan Island (Haro Strait), Bush Point on Whidbey Island, and Port Townsend (the latter two</w:t>
      </w:r>
      <w:ins w:id="4" w:author="Michael Dowd" w:date="2024-08-28T15:06:00Z" w16du:dateUtc="2024-08-28T18:06:00Z">
        <w:r w:rsidR="00C05B1B">
          <w:t xml:space="preserve"> sites are</w:t>
        </w:r>
      </w:ins>
      <w:r w:rsidRPr="00023FBD">
        <w:t xml:space="preserve"> within Admiralty Inlet). At each location, low-cost hydrophones were deployed: LabCore-40 or CRT26-08 elements were utilized in Admiralty Inlet, whereas </w:t>
      </w:r>
      <w:proofErr w:type="spellStart"/>
      <w:r w:rsidRPr="00023FBD">
        <w:t>Orcasound</w:t>
      </w:r>
      <w:proofErr w:type="spellEnd"/>
      <w:r w:rsidRPr="00023FBD">
        <w:t xml:space="preserve"> Lab tested a wide variety of elements, including HTI 99-MIN, Aquarian AS-1, and ITC1032 models. These hydrophones were deployed in shallow waters (less than 10 meters at low tide) using bespoke, affordable live-streaming equipment (Raspberry Pi with the </w:t>
      </w:r>
      <w:proofErr w:type="spellStart"/>
      <w:r w:rsidRPr="00023FBD">
        <w:t>Pisound</w:t>
      </w:r>
      <w:proofErr w:type="spellEnd"/>
      <w:r w:rsidRPr="00023FBD">
        <w:t xml:space="preserve"> ADC HAT [</w:t>
      </w:r>
      <w:proofErr w:type="gramStart"/>
      <w:r w:rsidRPr="00023FBD">
        <w:t>24 bit</w:t>
      </w:r>
      <w:proofErr w:type="gramEnd"/>
      <w:r w:rsidRPr="00023FBD">
        <w:t xml:space="preserve">, stereo, max 192 kHz]) and the </w:t>
      </w:r>
      <w:proofErr w:type="spellStart"/>
      <w:r w:rsidRPr="00023FBD">
        <w:t>orcanode</w:t>
      </w:r>
      <w:proofErr w:type="spellEnd"/>
      <w:r w:rsidRPr="00023FBD">
        <w:t xml:space="preserv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t>Processing</w:t>
      </w:r>
    </w:p>
    <w:p w14:paraId="248A5F12" w14:textId="780486E9" w:rsidR="008C22A6" w:rsidRDefault="00DB6F6D" w:rsidP="006E08B0">
      <w:r>
        <w:t xml:space="preserve">Audio data were collected in a variety of formats and at multiple sample rates. </w:t>
      </w:r>
      <w:proofErr w:type="gramStart"/>
      <w:r w:rsidR="00380F9D">
        <w:t>The majority of</w:t>
      </w:r>
      <w:proofErr w:type="gramEnd"/>
      <w:r w:rsidR="00380F9D">
        <w:t xml:space="preserve"> the audio data were sampled at 48khz but a strong lowpass filter with a steep </w:t>
      </w:r>
      <w:proofErr w:type="spellStart"/>
      <w:r w:rsidR="00380F9D">
        <w:t>rolloff</w:t>
      </w:r>
      <w:proofErr w:type="spellEnd"/>
      <w:r w:rsidR="00380F9D">
        <w:t xml:space="preserve"> at 16.5k</w:t>
      </w:r>
      <w:ins w:id="5" w:author="Michael Dowd" w:date="2024-08-28T15:07:00Z" w16du:dateUtc="2024-08-28T18:07:00Z">
        <w:r w:rsidR="00C05B1B">
          <w:t>H</w:t>
        </w:r>
      </w:ins>
      <w:del w:id="6" w:author="Michael Dowd" w:date="2024-08-28T15:07:00Z" w16du:dateUtc="2024-08-28T18:07:00Z">
        <w:r w:rsidR="00380F9D" w:rsidDel="00C05B1B">
          <w:delText>h</w:delText>
        </w:r>
      </w:del>
      <w:r w:rsidR="00380F9D">
        <w:t xml:space="preserve">z was applied rendering frequencies above this filter unusable. </w:t>
      </w:r>
      <w:r w:rsidR="006E08B0">
        <w:t>All audio files</w:t>
      </w:r>
      <w:r w:rsidR="008C22A6">
        <w:t xml:space="preserve"> were pre-processed with an </w:t>
      </w:r>
      <w:r w:rsidR="008C22A6" w:rsidRPr="008C22A6">
        <w:t>anti-aliasing filt</w:t>
      </w:r>
      <w:ins w:id="7" w:author="Michael Dowd" w:date="2024-08-28T15:07:00Z" w16du:dateUtc="2024-08-28T18:07:00Z">
        <w:r w:rsidR="00C05B1B">
          <w:t>er</w:t>
        </w:r>
      </w:ins>
      <w:del w:id="8" w:author="Michael Dowd" w:date="2024-08-28T15:07:00Z" w16du:dateUtc="2024-08-28T18:07:00Z">
        <w:r w:rsidR="008C22A6" w:rsidRPr="008C22A6" w:rsidDel="00C05B1B">
          <w:delText>ration</w:delText>
        </w:r>
      </w:del>
      <w:r w:rsidR="008C22A6" w:rsidRPr="008C22A6">
        <w:t xml:space="preserve">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southern resident</w:t>
      </w:r>
      <w:r w:rsidR="008C22A6">
        <w:t xml:space="preserve"> killer whale calls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48EDE12A" w:rsidR="00AB26C7" w:rsidRDefault="00AB26C7" w:rsidP="00CC57DD">
      <w:r>
        <w:t xml:space="preserve">A subset of </w:t>
      </w:r>
      <w:proofErr w:type="spellStart"/>
      <w:r w:rsidR="00023FBD">
        <w:t>Orcasound</w:t>
      </w:r>
      <w:r>
        <w:t>'s</w:t>
      </w:r>
      <w:proofErr w:type="spellEnd"/>
      <w:r>
        <w:t xml:space="preserve"> open labeled data includes archives that were prepared via the </w:t>
      </w:r>
      <w:proofErr w:type="spellStart"/>
      <w:r>
        <w:t>Pod.</w:t>
      </w:r>
      <w:proofErr w:type="gramStart"/>
      <w:r>
        <w:t>Cast</w:t>
      </w:r>
      <w:proofErr w:type="spellEnd"/>
      <w:proofErr w:type="gramEnd"/>
      <w:r>
        <w:t xml:space="preserve"> system. </w:t>
      </w:r>
      <w:r w:rsidR="00087950">
        <w:t xml:space="preserve">Audio and annotations consist of 9 of the 10 ‘rounds’ of </w:t>
      </w:r>
      <w:proofErr w:type="spellStart"/>
      <w:r w:rsidR="004F2E4C">
        <w:t>P</w:t>
      </w:r>
      <w:r w:rsidR="00087950">
        <w:t>od.</w:t>
      </w:r>
      <w:r w:rsidR="004F2E4C">
        <w:t>C</w:t>
      </w:r>
      <w:r w:rsidR="00087950">
        <w:t>ast</w:t>
      </w:r>
      <w:proofErr w:type="spellEnd"/>
      <w:r w:rsidR="00087950">
        <w:t xml:space="preserve"> datasets, each being part of a Google Summer of Code competition. </w:t>
      </w:r>
      <w:r>
        <w:t>For each 'Round' of data, candidate</w:t>
      </w:r>
      <w:r w:rsidR="007A3913">
        <w:t xml:space="preserve"> audio data</w:t>
      </w:r>
      <w:r>
        <w:t xml:space="preserve"> for </w:t>
      </w:r>
      <w:r w:rsidR="007A3913">
        <w:t>SRKW</w:t>
      </w:r>
      <w:r>
        <w:t xml:space="preserve"> pre-labeled by running an existing classifier with a threshold tuned for high-</w:t>
      </w:r>
      <w:r w:rsidR="00A965A0">
        <w:t>recall and</w:t>
      </w:r>
      <w:r>
        <w:t xml:space="preserve"> validated by </w:t>
      </w:r>
      <w:commentRangeStart w:id="9"/>
      <w:commentRangeStart w:id="10"/>
      <w:r>
        <w:t xml:space="preserve">crowd-sourcing the predictions. </w:t>
      </w:r>
      <w:commentRangeEnd w:id="9"/>
      <w:r>
        <w:rPr>
          <w:rStyle w:val="CommentReference"/>
        </w:rPr>
        <w:commentReference w:id="9"/>
      </w:r>
      <w:commentRangeEnd w:id="10"/>
      <w:r w:rsidR="008E7550">
        <w:rPr>
          <w:rStyle w:val="CommentReference"/>
        </w:rPr>
        <w:commentReference w:id="10"/>
      </w:r>
    </w:p>
    <w:p w14:paraId="77924E8E" w14:textId="496E98EC" w:rsidR="008C22A6" w:rsidRDefault="008C22A6" w:rsidP="00CC57DD">
      <w:r w:rsidRPr="008C22A6">
        <w:t xml:space="preserve">This project's annotations specifically aimed at identifying Southern Resident Killer Whales (SRKW), categorizing detections into two classes: SRKW and </w:t>
      </w:r>
      <w:r w:rsidR="00C10AA3">
        <w:t>non-SRKW sounds</w:t>
      </w:r>
      <w:r w:rsidRPr="008C22A6">
        <w:t>. The annotation granularity varied between these classes; for confirmed SRKW calls, the start and end times were documented. For non-</w:t>
      </w:r>
      <w:proofErr w:type="gramStart"/>
      <w:r w:rsidRPr="008C22A6">
        <w:lastRenderedPageBreak/>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5F7DEE02" w:rsidR="002153FF" w:rsidRDefault="002153FF" w:rsidP="002E6980">
      <w:pPr>
        <w:pStyle w:val="Heading3"/>
        <w:rPr>
          <w:ins w:id="11" w:author="Michael Dowd" w:date="2024-08-28T15:12:00Z" w16du:dateUtc="2024-08-28T18:12:00Z"/>
        </w:rPr>
      </w:pPr>
      <w:r>
        <w:t>Ocean Networks Canada</w:t>
      </w:r>
    </w:p>
    <w:p w14:paraId="7895CE89" w14:textId="77777777" w:rsidR="004F2E4C" w:rsidRPr="004F2E4C" w:rsidRDefault="004F2E4C" w:rsidP="008E7550"/>
    <w:p w14:paraId="528EA275" w14:textId="3C6FFFCE"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0AA3">
        <w:instrText xml:space="preserve"> ADDIN ZOTERO_ITEM CSL_CITATION {"citationID":"gjMgXQqU","properties":{"formattedCitation":"({\\i{}Ocean Networks Canada - Oceans 3.0}, 2024)","plainCitation":"(Ocean Networks Canada - Oceans 3.0, 2024)","noteIndex":0},"citationItems":[{"id":107,"uris":["http://zotero.org/users/local/kg8zx2dc/items/C4KA38CF"],"itemData":{"id":107,"type":"webpage","container-title":"Oceans 3.0 Data Portal","title":"Ocean Networks Canada - Oceans 3.0","URL":"https://data.oceannetworks.ca/home","accessed":{"date-parts":[["2024",6,12]]},"issued":{"date-parts":[["2024",10,2]]}}}],"schema":"https://github.com/citation-style-language/schema/raw/master/csl-citation.json"} </w:instrText>
      </w:r>
      <w:r w:rsidR="00C17165">
        <w:fldChar w:fldCharType="separate"/>
      </w:r>
      <w:r w:rsidR="00C10AA3" w:rsidRPr="00C10AA3">
        <w:rPr>
          <w:rFonts w:ascii="Calibri" w:hAnsi="Calibri" w:cs="Calibri"/>
        </w:rPr>
        <w:t>(</w:t>
      </w:r>
      <w:r w:rsidR="00C10AA3" w:rsidRPr="00C10AA3">
        <w:rPr>
          <w:rFonts w:ascii="Calibri" w:hAnsi="Calibri" w:cs="Calibri"/>
          <w:i/>
          <w:iCs/>
        </w:rPr>
        <w:t>Ocean Networks Canada - Oceans 3.0</w:t>
      </w:r>
      <w:r w:rsidR="00C10AA3" w:rsidRPr="00C10AA3">
        <w:rPr>
          <w:rFonts w:ascii="Calibri" w:hAnsi="Calibri" w:cs="Calibri"/>
        </w:rPr>
        <w:t>, 2024)</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3AB72F06" w:rsidR="00D33996" w:rsidRPr="008C22A6" w:rsidRDefault="00D33996" w:rsidP="00D33996">
      <w:r>
        <w:t xml:space="preserve">Acoustic data were collected using an Ocean Sonics SC2 </w:t>
      </w:r>
      <w:r w:rsidR="00EC15A0">
        <w:t>(</w:t>
      </w:r>
      <w:hyperlink r:id="rId14"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w:t>
      </w:r>
      <w:r w:rsidR="00F439B2">
        <w:t xml:space="preserve"> floor at 168m </w:t>
      </w:r>
      <w:proofErr w:type="gramStart"/>
      <w:r w:rsidR="00F439B2">
        <w:t>depth</w:t>
      </w:r>
      <w:r>
        <w:t xml:space="preserve">  and</w:t>
      </w:r>
      <w:proofErr w:type="gramEnd"/>
      <w:r>
        <w:t xml:space="preserve"> sampled continuously at 64 kHz</w:t>
      </w:r>
      <w:r w:rsidR="00EC15A0">
        <w:t>.</w:t>
      </w:r>
      <w:r>
        <w:t xml:space="preserve"> </w:t>
      </w:r>
      <w:r w:rsidR="00576207">
        <w:t>D</w:t>
      </w:r>
      <w:r>
        <w:t>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29B8B69E" w14:textId="16C2655C" w:rsidR="004831F0" w:rsidRPr="0088680E" w:rsidRDefault="00427D7A" w:rsidP="00D33996">
      <w:pPr>
        <w:rPr>
          <w:color w:val="000000" w:themeColor="text1"/>
        </w:rPr>
      </w:pPr>
      <w:r>
        <w:t xml:space="preserve">The hydrophone sampled at 64kHz but uses a 25.6kHz anti-aliasing filter during data collection and digitization, yielding </w:t>
      </w:r>
      <w:proofErr w:type="gramStart"/>
      <w:r w:rsidR="00576207">
        <w:t>useable</w:t>
      </w:r>
      <w:proofErr w:type="gramEnd"/>
      <w:r w:rsidR="00576207">
        <w:t xml:space="preserve"> information up to</w:t>
      </w:r>
      <w:r>
        <w:t xml:space="preserve"> 32kHz bandwidth </w:t>
      </w:r>
      <w:r w:rsidR="00576207">
        <w:t xml:space="preserve">but </w:t>
      </w:r>
      <w:r>
        <w:t xml:space="preserve">with reduced apparent sound intensities above 25.6kHz.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7DFECB51" w14:textId="502CAD87" w:rsidR="00A965A0" w:rsidRDefault="00BF6EAC" w:rsidP="002C2102">
      <w:r>
        <w:t xml:space="preserve">The annotation effort focused on </w:t>
      </w:r>
      <w:r w:rsidR="0054472D">
        <w:t xml:space="preserve">identifying and </w:t>
      </w:r>
      <w:r>
        <w:t xml:space="preserve">categorizing marine mammal presence </w:t>
      </w:r>
      <w:r w:rsidR="0054472D">
        <w:t xml:space="preserve">across a large dataset </w:t>
      </w:r>
      <w:r>
        <w:t xml:space="preserve">as well as producing diverse call-level annotations for </w:t>
      </w:r>
      <w:r w:rsidR="0054472D">
        <w:t xml:space="preserve">killer whale </w:t>
      </w:r>
      <w:r>
        <w:t>classifier development.</w:t>
      </w:r>
      <w:r w:rsidR="0054472D">
        <w:t xml:space="preserve"> Data were produced </w:t>
      </w:r>
      <w:r w:rsidR="002C2102">
        <w:t>originated</w:t>
      </w:r>
      <w:r w:rsidR="0054472D">
        <w:t xml:space="preserve"> from 2013 and 2014. </w:t>
      </w:r>
      <w:r w:rsidR="002C2102">
        <w:t xml:space="preserve">Data from </w:t>
      </w:r>
      <w:r w:rsidR="0054472D">
        <w:t xml:space="preserve">2013 audio were </w:t>
      </w:r>
      <w:r w:rsidR="002C2102">
        <w:t xml:space="preserve">opportunistically </w:t>
      </w:r>
      <w:r w:rsidR="0054472D">
        <w:t>evaluated for the presence of killer whale calls</w:t>
      </w:r>
      <w:r w:rsidR="002C2102">
        <w:t xml:space="preserve"> during quality control and assurance checks</w:t>
      </w:r>
      <w:r w:rsidR="0054472D">
        <w:t xml:space="preserve">. </w:t>
      </w:r>
      <w:r w:rsidR="002C2102">
        <w:t xml:space="preserve">The first four days of each month of </w:t>
      </w:r>
      <w:r w:rsidR="0054472D">
        <w:t>2014 data were systematically reviewed</w:t>
      </w:r>
      <w:r w:rsidR="00E01A21">
        <w:t xml:space="preserve"> </w:t>
      </w:r>
      <w:r w:rsidR="002C2102">
        <w:t xml:space="preserve">by manually scanning all audio files </w:t>
      </w:r>
      <w:r w:rsidR="00E01A21">
        <w:t>for the presence of marine mammal acoustic signals</w:t>
      </w:r>
      <w:r w:rsidR="002C2102">
        <w:t xml:space="preserve">. All killer whale pulsed calls were classified to ecotype and annotated using bounding boxes for any file containing at least on killer whale call. </w:t>
      </w:r>
      <w:r w:rsidR="003A4CB2">
        <w:t xml:space="preserve">Whistles were opportunistically annotated </w:t>
      </w:r>
      <w:r w:rsidR="002C2102">
        <w:t>while</w:t>
      </w:r>
      <w:r w:rsidR="003A4CB2">
        <w:t xml:space="preserve"> no echolocation clicks were annotated.</w:t>
      </w:r>
      <w:r w:rsidR="002C2102">
        <w:t xml:space="preserve"> </w:t>
      </w:r>
      <w:r w:rsidR="0054472D">
        <w:t>If signals from other</w:t>
      </w:r>
      <w:r w:rsidR="002C2102">
        <w:t xml:space="preserve"> marine </w:t>
      </w:r>
      <w:r w:rsidR="002C2102">
        <w:lastRenderedPageBreak/>
        <w:t>mammal</w:t>
      </w:r>
      <w:r w:rsidR="0054472D">
        <w:t xml:space="preserve"> species were encountered (e.g. fin whale calls), at least one example per file was annotated</w:t>
      </w:r>
      <w:r w:rsidR="002C2102">
        <w:t xml:space="preserve"> with additional examples opportunistically annotated at the </w:t>
      </w:r>
      <w:r w:rsidR="00A965A0">
        <w:t>analyst’s</w:t>
      </w:r>
      <w:r w:rsidR="00334D08">
        <w:t xml:space="preserve"> discretion</w:t>
      </w:r>
      <w:r w:rsidR="0054472D">
        <w:t xml:space="preserve">. </w:t>
      </w:r>
      <w:r w:rsidR="00D26C53">
        <w:t>Full details of the annotation effort are included in the metadata for these data (</w:t>
      </w:r>
      <w:r w:rsidR="00D26C53" w:rsidRPr="00D26C53">
        <w:t>README_BarkleyCanyonAnnotationsCompanionDocument</w:t>
      </w:r>
      <w:r w:rsidR="00D26C53">
        <w:t>.pdf)</w:t>
      </w:r>
    </w:p>
    <w:p w14:paraId="6980F991" w14:textId="6B227CE7" w:rsidR="00B21182" w:rsidRDefault="002556A2" w:rsidP="008A27E7">
      <w:pPr>
        <w:jc w:val="both"/>
      </w:pPr>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All killer whale annotations containing a “?” were tagged as uncertain</w:t>
      </w:r>
      <w:r w:rsidR="00EB483C">
        <w:t>.</w:t>
      </w:r>
      <w:r w:rsidR="00A86E0C">
        <w:t xml:space="preserve"> </w:t>
      </w:r>
    </w:p>
    <w:p w14:paraId="0DC8E5F1" w14:textId="454E6368" w:rsidR="002939C5" w:rsidRDefault="002939C5" w:rsidP="00B21182">
      <w:pPr>
        <w:rPr>
          <w:b/>
          <w:bCs/>
        </w:rPr>
      </w:pPr>
      <w:r>
        <w:t>There were over a hundred different tags for specie</w:t>
      </w:r>
      <w:r w:rsidR="00EB483C">
        <w:t>s</w:t>
      </w:r>
      <w:r>
        <w:t xml:space="preserve"> data in these annotations including all variation</w:t>
      </w:r>
      <w:r w:rsidR="00EB483C">
        <w:t>s</w:t>
      </w:r>
      <w:r>
        <w:t xml:space="preserve">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22C8F04B" w:rsidR="002153FF" w:rsidRDefault="002153FF" w:rsidP="001D2641">
      <w:pPr>
        <w:pStyle w:val="Heading3"/>
      </w:pPr>
      <w:r>
        <w:t xml:space="preserve">Fisheries </w:t>
      </w:r>
      <w:r w:rsidR="00EB483C">
        <w:t>&amp;</w:t>
      </w:r>
      <w:r>
        <w:t xml:space="preserve"> Oceans Canada</w:t>
      </w:r>
      <w:r w:rsidR="00EB483C">
        <w:t xml:space="preserve"> (DFO)</w:t>
      </w:r>
    </w:p>
    <w:p w14:paraId="49F13466" w14:textId="45740685" w:rsidR="00616812" w:rsidRDefault="00616812"/>
    <w:p w14:paraId="0F2AF183" w14:textId="6E666AF8"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r w:rsidR="009E0B51">
        <w:t xml:space="preserve">The two DFO datasets are discussed in turn below. </w:t>
      </w:r>
    </w:p>
    <w:p w14:paraId="1706D534" w14:textId="77777777" w:rsidR="00EB483C" w:rsidRPr="00616812" w:rsidRDefault="00EB483C"/>
    <w:p w14:paraId="696289A0" w14:textId="4E641A30"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706107AC"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w:t>
      </w:r>
      <w:r w:rsidR="00EB483C">
        <w:t>,</w:t>
      </w:r>
      <w:r>
        <w:t xml:space="preserve"> </w:t>
      </w:r>
      <w:r w:rsidR="00EB483C">
        <w:t>w</w:t>
      </w:r>
      <w:r>
        <w:t xml:space="preserve">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w:t>
      </w:r>
      <w:r w:rsidR="00EB483C">
        <w:t xml:space="preserve">with </w:t>
      </w:r>
      <w:proofErr w:type="gramStart"/>
      <w:r>
        <w:t>manually</w:t>
      </w:r>
      <w:proofErr w:type="gramEnd"/>
      <w:r>
        <w:t xml:space="preserve"> identif</w:t>
      </w:r>
      <w:r w:rsidR="00EB483C">
        <w:t>ication of</w:t>
      </w:r>
      <w:r>
        <w:t xml:space="preserve"> </w:t>
      </w:r>
      <w:r w:rsidR="00223F6B">
        <w:t>all</w:t>
      </w:r>
      <w:r>
        <w:t xml:space="preserv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00765F6F" w14:textId="77777777" w:rsidR="007E7D64" w:rsidRDefault="007E7D64" w:rsidP="007E7D64">
      <w:r>
        <w:lastRenderedPageBreak/>
        <w:t xml:space="preserve">Data were collected using AURAL-M2 moored at 114m depth off the northwest coast of Vancouver Island, and an SM2M moored at 35m depth on the Northern mainland coast of BC, respectively. Exact locations were not made available for this competition. The AURAL-M2 sampled audio at 16.384 kHz and the SM2M sampled at 16 kHz. </w:t>
      </w:r>
    </w:p>
    <w:p w14:paraId="362355BC" w14:textId="77777777" w:rsidR="003943D6" w:rsidRDefault="003943D6" w:rsidP="003943D6">
      <w:pPr>
        <w:rPr>
          <w:b/>
          <w:bCs/>
        </w:rPr>
      </w:pPr>
      <w:r>
        <w:rPr>
          <w:b/>
          <w:bCs/>
        </w:rPr>
        <w:t>Processing</w:t>
      </w:r>
    </w:p>
    <w:p w14:paraId="01DB78F8" w14:textId="69697309" w:rsidR="008C2AFC" w:rsidRDefault="003943D6" w:rsidP="00953D4D">
      <w:r>
        <w:t xml:space="preserve">The raw audio recordings (WAV) were post-processed using the Whistle and Moan Detector in </w:t>
      </w:r>
      <w:proofErr w:type="spellStart"/>
      <w:r>
        <w:t>PAMGuard</w:t>
      </w:r>
      <w:proofErr w:type="spellEnd"/>
      <w:r>
        <w:t xml:space="preserve">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hop size of 50% (256).</w:t>
      </w:r>
      <w:r>
        <w:t xml:space="preserve"> The detector was user configured with a high-pass filter of 800Hz to limit the number of humpback whale detections and lessen the manual validation burden. The SNR detection threshold was set to 6dB. All detections in the first two seconds of each </w:t>
      </w:r>
      <w:proofErr w:type="gramStart"/>
      <w:r w:rsidR="00F439B2">
        <w:t>five minute</w:t>
      </w:r>
      <w:proofErr w:type="gramEnd"/>
      <w:r w:rsidR="00F439B2">
        <w:t xml:space="preserve"> </w:t>
      </w:r>
      <w:r>
        <w:t xml:space="preserve">file were excluded because the detection algorithm produces several false detections within this period. </w:t>
      </w:r>
    </w:p>
    <w:p w14:paraId="0FF1F732" w14:textId="77777777" w:rsidR="003943D6" w:rsidRDefault="003943D6" w:rsidP="003943D6">
      <w:pPr>
        <w:rPr>
          <w:b/>
          <w:bCs/>
        </w:rPr>
      </w:pPr>
      <w:r>
        <w:rPr>
          <w:b/>
          <w:bCs/>
        </w:rPr>
        <w:t>Annotation</w:t>
      </w:r>
    </w:p>
    <w:p w14:paraId="50A4EFDC" w14:textId="19946BF1" w:rsidR="003943D6" w:rsidRDefault="003943D6" w:rsidP="003943D6">
      <w:r>
        <w:t xml:space="preserve">All detections </w:t>
      </w:r>
      <w:r w:rsidRPr="004E21D7">
        <w:t>including whistles and pulsed calls were aurally</w:t>
      </w:r>
      <w:r>
        <w:t xml:space="preserve"> and visually reviewed</w:t>
      </w:r>
      <w:r w:rsidR="00323FC1">
        <w:t xml:space="preserve"> by expert annotators</w:t>
      </w:r>
      <w:r>
        <w:t xml:space="preserve"> using </w:t>
      </w:r>
      <w:proofErr w:type="spellStart"/>
      <w:r>
        <w:t>PAMGuard</w:t>
      </w:r>
      <w:proofErr w:type="spellEnd"/>
      <w:r>
        <w:t xml:space="preserve"> and identified to species (for biotic) and sound type (for abiotic). Where applicable and as time allowed, detections were also acoustically identified </w:t>
      </w:r>
      <w:proofErr w:type="gramStart"/>
      <w:r>
        <w:t>to</w:t>
      </w:r>
      <w:proofErr w:type="gramEnd"/>
      <w:r>
        <w:t xml:space="preserve">. Note that files may contain more identifiable calls than the annotations indicate due to false negatives that are inherent when using automated </w:t>
      </w:r>
    </w:p>
    <w:p w14:paraId="6292BBB0" w14:textId="222731EE" w:rsidR="003943D6" w:rsidRDefault="003943D6" w:rsidP="003943D6">
      <w:r>
        <w:t xml:space="preserve">Note that individual detections may be separate components of the same discrete call (i.e. harmonics or sidebands), thus, not every detection represents a unique vocalization. The </w:t>
      </w:r>
      <w:proofErr w:type="spellStart"/>
      <w:r>
        <w:t>PAMGuard</w:t>
      </w:r>
      <w:proofErr w:type="spellEnd"/>
      <w:r>
        <w:t xml:space="preserve">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w:t>
      </w:r>
      <w:r w:rsidR="00323FC1">
        <w:t>e.g.</w:t>
      </w:r>
      <w:r>
        <w:t xml:space="preserve"> from multiple individuals) that cross</w:t>
      </w:r>
      <w:r w:rsidR="00323FC1">
        <w:t>ed</w:t>
      </w:r>
      <w:r>
        <w:t xml:space="preserve"> or </w:t>
      </w:r>
      <w:proofErr w:type="spellStart"/>
      <w:r>
        <w:t>overlap</w:t>
      </w:r>
      <w:r w:rsidR="00323FC1">
        <w:t>ed</w:t>
      </w:r>
      <w:proofErr w:type="spellEnd"/>
      <w:r>
        <w:t xml:space="preserve"> in frequency and time may be detected as a single detection.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251E8C3A" w14:textId="328FB47A" w:rsidR="008A27E7" w:rsidRDefault="008A27E7" w:rsidP="008A27E7">
      <w:pPr>
        <w:rPr>
          <w:color w:val="222222"/>
          <w:highlight w:val="white"/>
        </w:rPr>
      </w:pPr>
      <w:r>
        <w:rPr>
          <w:color w:val="222222"/>
          <w:highlight w:val="white"/>
        </w:rPr>
        <w:t>Whale Detection and Localization Program (WDL) in collaboration with the Acoustics Program provided data from four deployment locations in Canadian waters</w:t>
      </w:r>
      <w:sdt>
        <w:sdtPr>
          <w:tag w:val="goog_rdk_57"/>
          <w:id w:val="1609242668"/>
        </w:sdtPr>
        <w:sdtContent>
          <w:r>
            <w:rPr>
              <w:color w:val="222222"/>
              <w:highlight w:val="white"/>
            </w:rPr>
            <w:t>,</w:t>
          </w:r>
        </w:sdtContent>
      </w:sdt>
      <w:r>
        <w:rPr>
          <w:color w:val="222222"/>
          <w:highlight w:val="white"/>
        </w:rPr>
        <w:t xml:space="preserve"> including</w:t>
      </w:r>
      <w:sdt>
        <w:sdtPr>
          <w:tag w:val="goog_rdk_58"/>
          <w:id w:val="-1341235773"/>
        </w:sdtPr>
        <w:sdtContent/>
      </w:sdt>
      <w:r>
        <w:rPr>
          <w:color w:val="222222"/>
          <w:highlight w:val="white"/>
        </w:rPr>
        <w:t xml:space="preserve"> </w:t>
      </w:r>
      <w:proofErr w:type="spellStart"/>
      <w:r>
        <w:rPr>
          <w:color w:val="222222"/>
          <w:highlight w:val="white"/>
        </w:rPr>
        <w:t>Carmanah</w:t>
      </w:r>
      <w:proofErr w:type="spellEnd"/>
      <w:r>
        <w:rPr>
          <w:color w:val="222222"/>
          <w:highlight w:val="white"/>
        </w:rPr>
        <w:t xml:space="preserve"> Point, Swanson Channel, and two locations </w:t>
      </w:r>
      <w:sdt>
        <w:sdtPr>
          <w:tag w:val="goog_rdk_59"/>
          <w:id w:val="1425379323"/>
        </w:sdtPr>
        <w:sdtContent/>
      </w:sdt>
      <w:sdt>
        <w:sdtPr>
          <w:tag w:val="goog_rdk_60"/>
          <w:id w:val="-554240312"/>
        </w:sdtPr>
        <w:sdtContent>
          <w:r>
            <w:rPr>
              <w:color w:val="222222"/>
              <w:highlight w:val="white"/>
            </w:rPr>
            <w:t xml:space="preserve">at </w:t>
          </w:r>
        </w:sdtContent>
      </w:sdt>
      <w:r>
        <w:rPr>
          <w:color w:val="222222"/>
          <w:highlight w:val="white"/>
        </w:rPr>
        <w:t xml:space="preserve">the </w:t>
      </w:r>
      <w:sdt>
        <w:sdtPr>
          <w:tag w:val="goog_rdk_64"/>
          <w:id w:val="-375552032"/>
        </w:sdtPr>
        <w:sdtContent>
          <w:r>
            <w:rPr>
              <w:color w:val="222222"/>
              <w:highlight w:val="white"/>
            </w:rPr>
            <w:t xml:space="preserve">southern </w:t>
          </w:r>
        </w:sdtContent>
      </w:sdt>
      <w:r>
        <w:rPr>
          <w:color w:val="222222"/>
          <w:highlight w:val="white"/>
        </w:rPr>
        <w:t>end of the Strait of Georgia</w:t>
      </w:r>
      <w:r w:rsidR="00896EAB">
        <w:rPr>
          <w:color w:val="222222"/>
        </w:rPr>
        <w:t xml:space="preserve"> (SOG North and SOG South where north </w:t>
      </w:r>
      <w:proofErr w:type="spellStart"/>
      <w:r w:rsidR="00896EAB">
        <w:rPr>
          <w:color w:val="222222"/>
        </w:rPr>
        <w:t>ad</w:t>
      </w:r>
      <w:proofErr w:type="spellEnd"/>
      <w:r w:rsidR="00896EAB">
        <w:rPr>
          <w:color w:val="222222"/>
        </w:rPr>
        <w:t xml:space="preserve"> south are in relation to </w:t>
      </w:r>
      <w:proofErr w:type="spellStart"/>
      <w:r w:rsidR="00896EAB">
        <w:rPr>
          <w:color w:val="222222"/>
        </w:rPr>
        <w:t>eachother</w:t>
      </w:r>
      <w:proofErr w:type="spellEnd"/>
      <w:r w:rsidR="00896EAB">
        <w:rPr>
          <w:color w:val="222222"/>
        </w:rPr>
        <w:t>)</w:t>
      </w:r>
      <w:r>
        <w:rPr>
          <w:color w:val="222222"/>
          <w:highlight w:val="white"/>
        </w:rPr>
        <w:t>.</w:t>
      </w:r>
      <w:sdt>
        <w:sdtPr>
          <w:tag w:val="goog_rdk_65"/>
          <w:id w:val="-394671107"/>
        </w:sdtPr>
        <w:sdtContent/>
      </w:sdt>
      <w:r>
        <w:rPr>
          <w:color w:val="222222"/>
          <w:highlight w:val="white"/>
        </w:rPr>
        <w:t xml:space="preserve"> The annotated dataset spanned 298 days from September 2021 through June 2022.</w:t>
      </w:r>
    </w:p>
    <w:p w14:paraId="1FF64C89" w14:textId="77777777" w:rsidR="008A27E7" w:rsidRDefault="008A27E7" w:rsidP="008A27E7">
      <w:pPr>
        <w:rPr>
          <w:b/>
        </w:rPr>
      </w:pPr>
      <w:r>
        <w:rPr>
          <w:b/>
        </w:rPr>
        <w:t xml:space="preserve">Deployment </w:t>
      </w:r>
    </w:p>
    <w:p w14:paraId="46E2F7D7" w14:textId="2DCDEB58" w:rsidR="008A27E7" w:rsidRDefault="008A27E7" w:rsidP="008A27E7">
      <w:r>
        <w:t xml:space="preserve">Four locations were chosen for the study area: </w:t>
      </w:r>
      <w:proofErr w:type="spellStart"/>
      <w:r>
        <w:t>Carmanah</w:t>
      </w:r>
      <w:proofErr w:type="spellEnd"/>
      <w:r>
        <w:t xml:space="preserve"> Point, Swanson Channel</w:t>
      </w:r>
      <w:sdt>
        <w:sdtPr>
          <w:tag w:val="goog_rdk_66"/>
          <w:id w:val="199289235"/>
        </w:sdtPr>
        <w:sdtContent>
          <w:r>
            <w:t>,</w:t>
          </w:r>
        </w:sdtContent>
      </w:sdt>
      <w:r>
        <w:t xml:space="preserve"> and </w:t>
      </w:r>
      <w:sdt>
        <w:sdtPr>
          <w:tag w:val="goog_rdk_70"/>
          <w:id w:val="221487466"/>
        </w:sdtPr>
        <w:sdtContent>
          <w:r>
            <w:t xml:space="preserve">southern </w:t>
          </w:r>
        </w:sdtContent>
      </w:sdt>
      <w:r w:rsidR="00F71F47">
        <w:t xml:space="preserve">end </w:t>
      </w:r>
      <w:r>
        <w:t xml:space="preserve">of the Strait of Georgia. </w:t>
      </w:r>
      <w:sdt>
        <w:sdtPr>
          <w:tag w:val="goog_rdk_73"/>
          <w:id w:val="-193697425"/>
        </w:sdtPr>
        <w:sdtContent/>
      </w:sdt>
      <w:sdt>
        <w:sdtPr>
          <w:tag w:val="goog_rdk_74"/>
          <w:id w:val="687719393"/>
        </w:sdtPr>
        <w:sdtContent>
          <w:r>
            <w:t xml:space="preserve">The exact </w:t>
          </w:r>
        </w:sdtContent>
      </w:sdt>
      <w:r>
        <w:t xml:space="preserve">locations are not disclosed. A </w:t>
      </w:r>
      <w:proofErr w:type="spellStart"/>
      <w:r>
        <w:t>SoundTrap</w:t>
      </w:r>
      <w:proofErr w:type="spellEnd"/>
      <w:r>
        <w:t xml:space="preserve"> ST600 HF (www.oceaninstruments.co.nz) was used at </w:t>
      </w:r>
      <w:proofErr w:type="spellStart"/>
      <w:r>
        <w:t>Carmanah</w:t>
      </w:r>
      <w:proofErr w:type="spellEnd"/>
      <w:r>
        <w:t xml:space="preserve"> </w:t>
      </w:r>
      <w:sdt>
        <w:sdtPr>
          <w:tag w:val="goog_rdk_75"/>
          <w:id w:val="-238250365"/>
        </w:sdtPr>
        <w:sdtContent>
          <w:r>
            <w:t>P</w:t>
          </w:r>
        </w:sdtContent>
      </w:sdt>
      <w:sdt>
        <w:sdtPr>
          <w:tag w:val="goog_rdk_76"/>
          <w:id w:val="1957443672"/>
        </w:sdtPr>
        <w:sdtContent/>
      </w:sdt>
      <w:r>
        <w:t>oint</w:t>
      </w:r>
      <w:sdt>
        <w:sdtPr>
          <w:tag w:val="goog_rdk_77"/>
          <w:id w:val="-920794055"/>
        </w:sdtPr>
        <w:sdtContent>
          <w:r>
            <w:t>,</w:t>
          </w:r>
        </w:sdtContent>
      </w:sdt>
      <w:r>
        <w:t xml:space="preserve"> while AMAR G4s</w:t>
      </w:r>
      <w:sdt>
        <w:sdtPr>
          <w:tag w:val="goog_rdk_78"/>
          <w:id w:val="562223401"/>
        </w:sdtPr>
        <w:sdtContent>
          <w:r>
            <w:t>s</w:t>
          </w:r>
        </w:sdtContent>
      </w:sdt>
      <w:sdt>
        <w:sdtPr>
          <w:tag w:val="goog_rdk_79"/>
          <w:id w:val="1589733422"/>
        </w:sdtPr>
        <w:sdtContent/>
      </w:sdt>
      <w:r>
        <w:t xml:space="preserve"> (https://www.jasco.com) were used for all other deployments. All deployments were between </w:t>
      </w:r>
      <w:sdt>
        <w:sdtPr>
          <w:tag w:val="goog_rdk_80"/>
          <w:id w:val="233825530"/>
        </w:sdtPr>
        <w:sdtContent/>
      </w:sdt>
      <w:r>
        <w:t>3-</w:t>
      </w:r>
      <w:sdt>
        <w:sdtPr>
          <w:tag w:val="goog_rdk_81"/>
          <w:id w:val="-1458631040"/>
        </w:sdtPr>
        <w:sdtContent/>
      </w:sdt>
      <w:r>
        <w:t xml:space="preserve">5 months </w:t>
      </w:r>
      <w:sdt>
        <w:sdtPr>
          <w:tag w:val="goog_rdk_82"/>
          <w:id w:val="-1892021376"/>
        </w:sdtPr>
        <w:sdtContent/>
      </w:sdt>
      <w:sdt>
        <w:sdtPr>
          <w:tag w:val="goog_rdk_83"/>
          <w:id w:val="-1979677846"/>
        </w:sdtPr>
        <w:sdtContent>
          <w:r>
            <w:t>in duration</w:t>
          </w:r>
        </w:sdtContent>
      </w:sdt>
      <w:r>
        <w:t xml:space="preserve">. Audio data were continuously sampled at either 192 kHz for the </w:t>
      </w:r>
      <w:proofErr w:type="spellStart"/>
      <w:r>
        <w:t>SoundTrap</w:t>
      </w:r>
      <w:proofErr w:type="spellEnd"/>
      <w:r>
        <w:t xml:space="preserve"> or 256 kHz for the AMARs.</w:t>
      </w:r>
    </w:p>
    <w:p w14:paraId="0C4AC54E" w14:textId="77777777" w:rsidR="008A27E7" w:rsidRDefault="008A27E7" w:rsidP="008A27E7">
      <w:pPr>
        <w:rPr>
          <w:b/>
        </w:rPr>
      </w:pPr>
      <w:r>
        <w:rPr>
          <w:b/>
        </w:rPr>
        <w:t>Processing</w:t>
      </w:r>
    </w:p>
    <w:p w14:paraId="2B7FFEC7" w14:textId="77777777" w:rsidR="008A27E7" w:rsidRDefault="008A27E7" w:rsidP="008A27E7">
      <w:r>
        <w:t>Audio recordings were processed with the</w:t>
      </w:r>
      <w:sdt>
        <w:sdtPr>
          <w:tag w:val="goog_rdk_84"/>
          <w:id w:val="-387951354"/>
        </w:sdtPr>
        <w:sdtContent>
          <w:r>
            <w:t xml:space="preserve"> Whistle and Moan Detector in </w:t>
          </w:r>
          <w:proofErr w:type="spellStart"/>
          <w:r>
            <w:t>PAMGuard</w:t>
          </w:r>
          <w:proofErr w:type="spellEnd"/>
          <w:r>
            <w:t xml:space="preserve"> version 2.02.03 (Gillespie et al., 2013) </w:t>
          </w:r>
        </w:sdtContent>
      </w:sdt>
      <w:r>
        <w:t xml:space="preserve"> </w:t>
      </w:r>
      <w:sdt>
        <w:sdtPr>
          <w:tag w:val="goog_rdk_85"/>
          <w:id w:val="762271092"/>
        </w:sdtPr>
        <w:sdtContent/>
      </w:sdt>
      <w:r>
        <w:t xml:space="preserve">for the presence of potential killer whale calls. Audio files were </w:t>
      </w:r>
      <w:proofErr w:type="spellStart"/>
      <w:r>
        <w:t>downsampled</w:t>
      </w:r>
      <w:proofErr w:type="spellEnd"/>
      <w:r>
        <w:t xml:space="preserve"> </w:t>
      </w:r>
      <w:r>
        <w:lastRenderedPageBreak/>
        <w:t xml:space="preserve">within </w:t>
      </w:r>
      <w:proofErr w:type="spellStart"/>
      <w:r>
        <w:t>PAMGuard</w:t>
      </w:r>
      <w:proofErr w:type="spellEnd"/>
      <w:r>
        <w:t xml:space="preserve"> to 48 kHz, and a weak IIR Butterworth high-pass filter with a threshold of 2 kHz and an order of 1 was applied to reduce background noise in the lower frequency bands. </w:t>
      </w:r>
      <w:sdt>
        <w:sdtPr>
          <w:tag w:val="goog_rdk_86"/>
          <w:id w:val="-1771391586"/>
        </w:sdtPr>
        <w:sdtContent>
          <w:r>
            <w:t xml:space="preserve">The SNR detection threshold was set to 8 </w:t>
          </w:r>
          <w:proofErr w:type="spellStart"/>
          <w:r>
            <w:t>dB.</w:t>
          </w:r>
          <w:proofErr w:type="spellEnd"/>
          <w:r>
            <w:t xml:space="preserve"> </w:t>
          </w:r>
        </w:sdtContent>
      </w:sdt>
      <w:r>
        <w:t xml:space="preserve">Nominal sensitivities </w:t>
      </w:r>
      <w:proofErr w:type="gramStart"/>
      <w:r>
        <w:t>of  -</w:t>
      </w:r>
      <w:proofErr w:type="gramEnd"/>
      <w:r>
        <w:t xml:space="preserve">164.1 dB </w:t>
      </w:r>
      <w:sdt>
        <w:sdtPr>
          <w:tag w:val="goog_rdk_87"/>
          <w:id w:val="-828819395"/>
        </w:sdtPr>
        <w:sdtContent/>
      </w:sdt>
      <w:r>
        <w:t xml:space="preserve">and -176.2 </w:t>
      </w:r>
      <w:sdt>
        <w:sdtPr>
          <w:tag w:val="goog_rdk_88"/>
          <w:id w:val="-750962924"/>
        </w:sdtPr>
        <w:sdtContent>
          <w:r>
            <w:t xml:space="preserve">dB </w:t>
          </w:r>
        </w:sdtContent>
      </w:sdt>
      <w:r>
        <w:t xml:space="preserve">were used for the AMARs and </w:t>
      </w:r>
      <w:proofErr w:type="spellStart"/>
      <w:r>
        <w:t>SoundTrap</w:t>
      </w:r>
      <w:proofErr w:type="spellEnd"/>
      <w:r>
        <w:t>, respectively. The Whistle and Moan Detector used a minimum frequency threshold of 200 Hz, a maximum frequency threshold of 24</w:t>
      </w:r>
      <w:sdt>
        <w:sdtPr>
          <w:tag w:val="goog_rdk_89"/>
          <w:id w:val="1424144054"/>
        </w:sdtPr>
        <w:sdtContent/>
      </w:sdt>
      <w:r>
        <w:t xml:space="preserve"> </w:t>
      </w:r>
      <w:sdt>
        <w:sdtPr>
          <w:tag w:val="goog_rdk_90"/>
          <w:id w:val="-1225674413"/>
        </w:sdtPr>
        <w:sdtContent>
          <w:r>
            <w:t>k</w:t>
          </w:r>
        </w:sdtContent>
      </w:sdt>
      <w:r>
        <w:t>Hz (the Nyquist frequency), and a minimum contour length of 15 time</w:t>
      </w:r>
      <w:sdt>
        <w:sdtPr>
          <w:tag w:val="goog_rdk_91"/>
          <w:id w:val="505330327"/>
        </w:sdtPr>
        <w:sdtContent>
          <w:r>
            <w:t>-</w:t>
          </w:r>
        </w:sdtContent>
      </w:sdt>
      <w:sdt>
        <w:sdtPr>
          <w:tag w:val="goog_rdk_92"/>
          <w:id w:val="-1917695554"/>
        </w:sdtPr>
        <w:sdtContent/>
      </w:sdt>
      <w:r>
        <w:t>slices (about 341 milliseconds</w:t>
      </w:r>
      <w:sdt>
        <w:sdtPr>
          <w:tag w:val="goog_rdk_93"/>
          <w:id w:val="1628272794"/>
        </w:sdtPr>
        <w:sdtContent/>
      </w:sdt>
      <w:r>
        <w:t>);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w:t>
      </w:r>
      <w:sdt>
        <w:sdtPr>
          <w:tag w:val="goog_rdk_94"/>
          <w:id w:val="275376579"/>
        </w:sdtPr>
        <w:sdtContent/>
      </w:sdt>
      <w:r>
        <w:t>048, a hop size of 1</w:t>
      </w:r>
      <w:sdt>
        <w:sdtPr>
          <w:tag w:val="goog_rdk_95"/>
          <w:id w:val="1370334275"/>
        </w:sdtPr>
        <w:sdtContent/>
      </w:sdt>
      <w:r>
        <w:t>024, and a Hann window function</w:t>
      </w:r>
      <w:sdt>
        <w:sdtPr>
          <w:tag w:val="goog_rdk_96"/>
          <w:id w:val="30161089"/>
        </w:sdtPr>
        <w:sdtContent>
          <w:r>
            <w:t>,</w:t>
          </w:r>
        </w:sdtContent>
      </w:sdt>
      <w:r>
        <w:t xml:space="preserve"> with the same noise parameters as those used with the detector.</w:t>
      </w:r>
    </w:p>
    <w:p w14:paraId="685DF008" w14:textId="77777777" w:rsidR="008A27E7" w:rsidRDefault="008A27E7" w:rsidP="008A27E7">
      <w:pPr>
        <w:rPr>
          <w:b/>
        </w:rPr>
      </w:pPr>
      <w:r>
        <w:rPr>
          <w:b/>
        </w:rPr>
        <w:t>Annotation</w:t>
      </w:r>
    </w:p>
    <w:p w14:paraId="76CE57A4" w14:textId="29A71E52" w:rsidR="008A27E7" w:rsidRDefault="008A27E7" w:rsidP="008A27E7">
      <w:r>
        <w:t xml:space="preserve">All detections produced by the Whistle and Moan Detector were evaluated for the presence of killer whales and annotated as such using a custom </w:t>
      </w:r>
      <w:proofErr w:type="spellStart"/>
      <w:r>
        <w:t>PAMGuard</w:t>
      </w:r>
      <w:proofErr w:type="spellEnd"/>
      <w:r>
        <w:t xml:space="preserve"> plugin. Detected sounds included whistles and pulsed calls; echolocation clicks were not included as they typically do not trigger the detector due to their short length. As with the Pilkington dataset, which was similarly processed by </w:t>
      </w:r>
      <w:proofErr w:type="spellStart"/>
      <w:r>
        <w:t>PAMGuard</w:t>
      </w:r>
      <w:proofErr w:type="spellEnd"/>
      <w:r>
        <w:t>, a single call can contain multiple detections, typically caused by the presence of harmonics. In this case, 27% of the detections overlapped in time.</w:t>
      </w:r>
    </w:p>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5C3B4F13" w14:textId="77777777" w:rsidR="004314B9" w:rsidRPr="004314B9" w:rsidRDefault="004314B9" w:rsidP="00F439B2"/>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t>
      </w:r>
      <w:proofErr w:type="gramStart"/>
      <w:r w:rsidR="00F56B6C">
        <w:t>were</w:t>
      </w:r>
      <w:proofErr w:type="gramEnd"/>
      <w:r w:rsidR="00F56B6C">
        <w:t xml:space="preserv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49C10950"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 xml:space="preserve">possible, </w:t>
      </w:r>
      <w:r w:rsidR="00F56B6C">
        <w:lastRenderedPageBreak/>
        <w:t>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pPr>
        <w:pStyle w:val="Heading3"/>
        <w:rPr>
          <w:ins w:id="12" w:author="Michael Dowd" w:date="2024-08-28T16:16:00Z" w16du:dateUtc="2024-08-28T19:16:00Z"/>
        </w:rPr>
      </w:pPr>
      <w:r>
        <w:t>JASCO, Vancouver Frasier Port Authority, Ocean Networks Canada</w:t>
      </w:r>
    </w:p>
    <w:p w14:paraId="04A9049F" w14:textId="77777777" w:rsidR="003E777E" w:rsidRPr="003E777E" w:rsidRDefault="003E777E">
      <w:pPr>
        <w:pPrChange w:id="13" w:author="Michael Dowd" w:date="2024-08-28T16:16:00Z" w16du:dateUtc="2024-08-28T19:16:00Z">
          <w:pPr>
            <w:pStyle w:val="Heading3"/>
          </w:pPr>
        </w:pPrChange>
      </w:pPr>
    </w:p>
    <w:p w14:paraId="444D4964" w14:textId="6E79146E"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245A2A">
        <w:t xml:space="preserve">Data from September </w:t>
      </w:r>
      <w:r w:rsidR="00245A2A" w:rsidRPr="00245A2A">
        <w:t>2015</w:t>
      </w:r>
      <w:r w:rsidR="00245A2A">
        <w:t xml:space="preserve"> and March </w:t>
      </w:r>
      <w:r w:rsidR="00245A2A" w:rsidRPr="00245A2A">
        <w:t>2018</w:t>
      </w:r>
      <w:r w:rsidR="00245A2A">
        <w:t xml:space="preserve"> were</w:t>
      </w:r>
      <w:r w:rsidR="00522D41">
        <w:t xml:space="preserve"> manually </w:t>
      </w:r>
      <w:r w:rsidR="00245A2A">
        <w:t xml:space="preserve">scanned using Raven Pro (v. </w:t>
      </w:r>
      <w:r w:rsidR="00C815C8">
        <w:t>1.6</w:t>
      </w:r>
      <w:r w:rsidR="00245A2A">
        <w:t>)</w:t>
      </w:r>
      <w:r w:rsidR="00522D41">
        <w:t xml:space="preserve">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3B65F73B" w:rsidR="006D31B0" w:rsidRDefault="00B937FD" w:rsidP="006D31B0">
      <w:r>
        <w:t xml:space="preserve">Encounters were manually annotated by expert analysts for the presence of killer whale calls </w:t>
      </w:r>
      <w:r w:rsidR="001117A4">
        <w:t>following the HALLO protocol</w:t>
      </w:r>
      <w:r w:rsidR="00CD4E4E">
        <w:t xml:space="preserve"> (</w:t>
      </w:r>
      <w:r w:rsidR="00CD4E4E">
        <w:fldChar w:fldCharType="begin"/>
      </w:r>
      <w:r w:rsidR="00CD4E4E">
        <w:instrText xml:space="preserve"> REF _Ref170116667 \h </w:instrText>
      </w:r>
      <w:r w:rsidR="00CD4E4E">
        <w:fldChar w:fldCharType="separate"/>
      </w:r>
      <w:r w:rsidR="00CD4E4E">
        <w:t>HALLO Annotation Guidelines</w:t>
      </w:r>
      <w:r w:rsidR="00CD4E4E">
        <w:fldChar w:fldCharType="end"/>
      </w:r>
      <w:r w:rsidR="00CD4E4E">
        <w:t>)</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6D31B0"/>
    <w:p w14:paraId="508D1868" w14:textId="71C7B3B5" w:rsidR="002D7169" w:rsidRDefault="002D7169" w:rsidP="00A73916">
      <w:pPr>
        <w:pStyle w:val="Heading3"/>
      </w:pPr>
      <w:r>
        <w:t>SIMRES</w:t>
      </w:r>
    </w:p>
    <w:p w14:paraId="154610B5" w14:textId="24AF7900" w:rsidR="00E03AEF" w:rsidRDefault="00E03AEF" w:rsidP="00E03AEF"/>
    <w:p w14:paraId="582A49FA" w14:textId="06E90B22"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 Marine Research and Education Society (SIMRES) maintains several hydrophones along the BC coast as part of the Whale Sound Network. This network collaborates to enable scientific </w:t>
      </w:r>
      <w:ins w:id="14" w:author="Michael Dowd" w:date="2024-08-28T16:18:00Z" w16du:dateUtc="2024-08-28T19:18:00Z">
        <w:r w:rsidR="003E777E">
          <w:rPr>
            <w:rFonts w:eastAsia="Times New Roman" w:cstheme="minorHAnsi"/>
            <w:color w:val="000000" w:themeColor="text1"/>
          </w:rPr>
          <w:t>assessment</w:t>
        </w:r>
      </w:ins>
      <w:del w:id="15" w:author="Michael Dowd" w:date="2024-08-28T16:18:00Z" w16du:dateUtc="2024-08-28T19:18:00Z">
        <w:r w:rsidDel="003E777E">
          <w:rPr>
            <w:rFonts w:eastAsia="Times New Roman" w:cstheme="minorHAnsi"/>
            <w:color w:val="000000" w:themeColor="text1"/>
          </w:rPr>
          <w:delText>quantification</w:delText>
        </w:r>
      </w:del>
      <w:r>
        <w:rPr>
          <w:rFonts w:eastAsia="Times New Roman" w:cstheme="minorHAnsi"/>
          <w:color w:val="000000" w:themeColor="text1"/>
        </w:rPr>
        <w:t xml:space="preserve">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 xml:space="preserve">nnotated data provided were from the East Point Hydrophone located off the southeasternmost point of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w:t>
      </w:r>
      <w:r>
        <w:rPr>
          <w:rFonts w:cstheme="minorHAnsi"/>
          <w:color w:val="000000" w:themeColor="text1"/>
        </w:rPr>
        <w:lastRenderedPageBreak/>
        <w:t xml:space="preserve">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08F8C55" w:rsidR="00413CB3" w:rsidRDefault="00D078EC" w:rsidP="00D078EC">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ascii="Symbol" w:eastAsia="Symbol" w:hAnsi="Symbol" w:cstheme="minorHAnsi"/>
          <w:color w:val="000000"/>
        </w:rPr>
        <w:t>°</w:t>
      </w:r>
      <w:r>
        <w:rPr>
          <w:rFonts w:cstheme="minorHAnsi"/>
          <w:color w:val="000000"/>
        </w:rPr>
        <w:t xml:space="preserve"> N</w:t>
      </w:r>
      <w:r w:rsidR="00785A22">
        <w:rPr>
          <w:rFonts w:cstheme="minorHAnsi"/>
          <w:color w:val="000000"/>
        </w:rPr>
        <w:t xml:space="preserve">, </w:t>
      </w:r>
      <w:r>
        <w:rPr>
          <w:rFonts w:cstheme="minorHAnsi"/>
          <w:color w:val="000000"/>
        </w:rPr>
        <w:t>123.052</w:t>
      </w:r>
      <w:r>
        <w:rPr>
          <w:rFonts w:ascii="Symbol" w:eastAsia="Symbol" w:hAnsi="Symbol" w:cstheme="minorHAnsi"/>
          <w:color w:val="000000"/>
        </w:rPr>
        <w:t>°</w:t>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w:t>
      </w:r>
      <w:r w:rsidR="003E777E">
        <w:rPr>
          <w:rFonts w:cstheme="minorHAnsi"/>
          <w:color w:val="000000"/>
        </w:rPr>
        <w:t xml:space="preserve">are </w:t>
      </w:r>
      <w:r w:rsidR="00413CB3">
        <w:rPr>
          <w:rFonts w:cstheme="minorHAnsi"/>
          <w:color w:val="000000"/>
        </w:rPr>
        <w:t xml:space="preserve">down sampled to 64 kHz </w:t>
      </w:r>
      <w:r w:rsidR="003E777E">
        <w:rPr>
          <w:rFonts w:cstheme="minorHAnsi"/>
          <w:color w:val="000000"/>
        </w:rPr>
        <w:t xml:space="preserve">in the </w:t>
      </w:r>
      <w:r w:rsidR="00413CB3">
        <w:rPr>
          <w:rFonts w:cstheme="minorHAnsi"/>
          <w:color w:val="000000"/>
        </w:rPr>
        <w:t xml:space="preserve">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773C7085"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Annot</w:t>
      </w:r>
      <w:del w:id="16" w:author="Michael Dowd" w:date="2024-08-28T16:21:00Z" w16du:dateUtc="2024-08-28T19:21:00Z">
        <w:r w:rsidR="00413CB3" w:rsidDel="003E777E">
          <w:rPr>
            <w:rFonts w:eastAsia="Times New Roman" w:cstheme="minorHAnsi"/>
            <w:color w:val="222222"/>
          </w:rPr>
          <w:delText>i</w:delText>
        </w:r>
      </w:del>
      <w:r w:rsidR="00413CB3">
        <w:rPr>
          <w:rFonts w:eastAsia="Times New Roman" w:cstheme="minorHAnsi"/>
          <w:color w:val="222222"/>
        </w:rPr>
        <w:t xml:space="preserve">ation indicating a low or medium quality were noted as ‘Uncertain” or 0 in the </w:t>
      </w:r>
      <w:proofErr w:type="spellStart"/>
      <w:r w:rsidR="00413CB3">
        <w:rPr>
          <w:rFonts w:eastAsia="Times New Roman" w:cstheme="minorHAnsi"/>
          <w:color w:val="222222"/>
        </w:rPr>
        <w:t>KW_certain</w:t>
      </w:r>
      <w:proofErr w:type="spellEnd"/>
      <w:r w:rsidR="00413CB3">
        <w:rPr>
          <w:rFonts w:eastAsia="Times New Roman" w:cstheme="minorHAnsi"/>
          <w:color w:val="222222"/>
        </w:rPr>
        <w:t xml:space="preserve"> </w:t>
      </w:r>
      <w:r w:rsidR="00C92081">
        <w:rPr>
          <w:rFonts w:eastAsia="Times New Roman" w:cstheme="minorHAnsi"/>
          <w:color w:val="222222"/>
        </w:rPr>
        <w:t>column</w:t>
      </w:r>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E15C9C9" w:rsidR="00EC57B9" w:rsidRDefault="00EC57B9" w:rsidP="00977016">
      <w:r>
        <w:t xml:space="preserve">Data from two locations </w:t>
      </w:r>
      <w:r w:rsidR="00C92081">
        <w:t>spanning</w:t>
      </w:r>
      <w:r w:rsidR="003E777E">
        <w:t xml:space="preserve"> the period </w:t>
      </w:r>
      <w:r w:rsidR="00785A22">
        <w:t>2008-2013</w:t>
      </w:r>
      <w:r>
        <w:t xml:space="preserve"> </w:t>
      </w:r>
      <w:r w:rsidR="00413CB3">
        <w:t xml:space="preserve">were </w:t>
      </w:r>
      <w:r>
        <w:t>provide</w:t>
      </w:r>
      <w:r w:rsidR="00413CB3">
        <w:t>d</w:t>
      </w:r>
      <w:r>
        <w:t xml:space="preserve"> by the Scripts Institute of Oceanography. Data were part of a long-term monitoring project off the Washington Coast</w:t>
      </w:r>
      <w:r w:rsidR="00785A22">
        <w:t xml:space="preserve"> and consist</w:t>
      </w:r>
      <w:r w:rsidR="003E777E">
        <w:t>s</w:t>
      </w:r>
      <w:r w:rsidR="00785A22">
        <w:t xml:space="preserve">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62C04508" w:rsidR="00672334" w:rsidRDefault="00785A22" w:rsidP="00977016">
      <w:r>
        <w:t>High-frequency acoustic recording packages (</w:t>
      </w:r>
      <w:r w:rsidR="00672334">
        <w:t>HARP</w:t>
      </w:r>
      <w:r>
        <w:t>; Wigge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61294A" w:rsidRPr="0061294A">
        <w:rPr>
          <w:rFonts w:ascii="Calibri" w:hAnsi="Calibri" w:cs="Calibri"/>
        </w:rPr>
        <w:t>(2007)</w:t>
      </w:r>
      <w:r>
        <w:fldChar w:fldCharType="end"/>
      </w:r>
      <w:r>
        <w:t>)</w:t>
      </w:r>
      <w:r w:rsidR="00672334">
        <w:t xml:space="preserve"> packages were deployed in</w:t>
      </w:r>
      <w:r>
        <w:t xml:space="preserve"> a</w:t>
      </w:r>
      <w:r w:rsidR="00672334">
        <w:t xml:space="preserve"> nearshore (Cape Elizab</w:t>
      </w:r>
      <w:ins w:id="17" w:author="Michael Dowd" w:date="2024-08-28T16:21:00Z" w16du:dateUtc="2024-08-28T19:21:00Z">
        <w:r w:rsidR="003E777E">
          <w:t>e</w:t>
        </w:r>
      </w:ins>
      <w:r w:rsidR="00672334">
        <w:t>th) and offshore (Quinault Canyon) location</w:t>
      </w:r>
      <w:r>
        <w:t>.</w:t>
      </w:r>
      <w:r w:rsidR="003500AE">
        <w:t xml:space="preserve"> HARPs sampled continuously at 200 kHz. </w:t>
      </w:r>
      <w:r>
        <w:t xml:space="preserve"> 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71469D02" w14:textId="5A45A75F" w:rsidR="00527548" w:rsidRPr="00527548" w:rsidRDefault="00527548" w:rsidP="00977016">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5B908408" w14:textId="5BD38D78" w:rsidR="00EC57B9" w:rsidRDefault="00EC57B9" w:rsidP="00977016">
      <w:pPr>
        <w:rPr>
          <w:b/>
          <w:bCs/>
        </w:rPr>
      </w:pPr>
      <w:r>
        <w:rPr>
          <w:b/>
          <w:bCs/>
        </w:rPr>
        <w:lastRenderedPageBreak/>
        <w:t>Annotation</w:t>
      </w:r>
    </w:p>
    <w:p w14:paraId="07EFFE29" w14:textId="39E76CD4" w:rsidR="00EC57B9" w:rsidRPr="00785A22" w:rsidRDefault="00785A22" w:rsidP="00977016">
      <w:r>
        <w:t>Original pulsed annotations</w:t>
      </w:r>
      <w:del w:id="18" w:author="Michael Dowd" w:date="2024-08-28T16:23:00Z" w16du:dateUtc="2024-08-28T19:23:00Z">
        <w:r w:rsidDel="003E777E">
          <w:delText xml:space="preserve"> ad</w:delText>
        </w:r>
      </w:del>
      <w:r>
        <w:t xml:space="preserve"> described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re-analyzed for the presence of killer whale calls using Raven Pro v1.6.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Killer whale ecotype classes were defined of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61294A" w:rsidRPr="0061294A">
        <w:rPr>
          <w:rFonts w:ascii="Calibri" w:hAnsi="Calibri" w:cs="Calibri"/>
        </w:rPr>
        <w:t>(Leu et al., 2022, 2022)</w:t>
      </w:r>
      <w:r>
        <w:fldChar w:fldCharType="end"/>
      </w:r>
      <w:r>
        <w:t xml:space="preserve">. Though present in the encounters, echolocation clicks were not labeled during the annotation effort.   </w:t>
      </w:r>
    </w:p>
    <w:p w14:paraId="054CED39" w14:textId="272AFF49" w:rsidR="00E62AFA" w:rsidRDefault="001E2044" w:rsidP="00413CB3">
      <w:pPr>
        <w:pStyle w:val="Heading3"/>
      </w:pPr>
      <w:r>
        <w:t>SMRU</w:t>
      </w:r>
      <w:r w:rsidR="00136586">
        <w:t xml:space="preserve"> Consulting</w:t>
      </w:r>
    </w:p>
    <w:p w14:paraId="3B85FD07" w14:textId="77777777" w:rsidR="003E777E" w:rsidRPr="003E777E" w:rsidRDefault="003E777E" w:rsidP="00951FB5"/>
    <w:p w14:paraId="28A01D3C" w14:textId="7E46E065" w:rsidR="00E62AFA" w:rsidRDefault="00E62AFA" w:rsidP="00E62AFA">
      <w:r>
        <w:t xml:space="preserve">SMRU Consulting in collaboration with the Whale Museum </w:t>
      </w:r>
      <w:proofErr w:type="gramStart"/>
      <w:r>
        <w:t>have</w:t>
      </w:r>
      <w:proofErr w:type="gramEnd"/>
      <w:r>
        <w:t xml:space="preserve"> maintained a cabled hydrophone within SRKW core habitat for nearly two decades. These data have also been </w:t>
      </w:r>
      <w:r w:rsidR="003E777E">
        <w:t>used</w:t>
      </w:r>
      <w:r>
        <w:t xml:space="preserve">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25087919" w14:textId="656B10B6" w:rsidR="00462A21" w:rsidRPr="00462A21" w:rsidRDefault="00462A21" w:rsidP="00E62AFA">
      <w:r>
        <w:rPr>
          <w:rFonts w:ascii="Calibri" w:hAnsi="Calibri" w:cs="Calibri"/>
        </w:rPr>
        <w:t xml:space="preserve">The recording setup consists of a cabled </w:t>
      </w:r>
      <w:proofErr w:type="spellStart"/>
      <w:r>
        <w:rPr>
          <w:rFonts w:ascii="Calibri" w:hAnsi="Calibri" w:cs="Calibri"/>
        </w:rPr>
        <w:t>Reson</w:t>
      </w:r>
      <w:proofErr w:type="spellEnd"/>
      <w:r>
        <w:rPr>
          <w:rFonts w:ascii="Calibri" w:hAnsi="Calibri" w:cs="Calibri"/>
        </w:rPr>
        <w:t xml:space="preserve"> TC4032 hydrophone ~70m from shore mounted to the seafloor at 23m depth. Data were digitized at 250 kHz sample rate, </w:t>
      </w:r>
      <w:proofErr w:type="gramStart"/>
      <w:r>
        <w:rPr>
          <w:rFonts w:ascii="Calibri" w:hAnsi="Calibri" w:cs="Calibri"/>
        </w:rPr>
        <w:t>16 bit</w:t>
      </w:r>
      <w:proofErr w:type="gramEnd"/>
      <w:r>
        <w:rPr>
          <w:rFonts w:ascii="Calibri" w:hAnsi="Calibri" w:cs="Calibri"/>
        </w:rPr>
        <w:t xml:space="preserve"> depth using a SMRU Consulting data acquisition board and </w:t>
      </w:r>
      <w:proofErr w:type="spellStart"/>
      <w:r>
        <w:rPr>
          <w:rFonts w:ascii="Calibri" w:hAnsi="Calibri" w:cs="Calibri"/>
        </w:rPr>
        <w:t>PAMGuard</w:t>
      </w:r>
      <w:proofErr w:type="spellEnd"/>
      <w:r>
        <w:rPr>
          <w:rFonts w:ascii="Calibri" w:hAnsi="Calibri" w:cs="Calibri"/>
        </w:rPr>
        <w:t xml:space="preserve"> software, stored as wav files and uploaded to a cloud-based systems.</w:t>
      </w:r>
      <w:r w:rsidR="00096624">
        <w:t xml:space="preserve">  </w:t>
      </w:r>
    </w:p>
    <w:p w14:paraId="5782305E" w14:textId="513CD01B" w:rsidR="00E62AFA" w:rsidRDefault="00E62AFA" w:rsidP="00E62AFA">
      <w:pPr>
        <w:rPr>
          <w:b/>
          <w:bCs/>
        </w:rPr>
      </w:pPr>
      <w:r>
        <w:rPr>
          <w:b/>
          <w:bCs/>
        </w:rPr>
        <w:t>Processing</w:t>
      </w:r>
    </w:p>
    <w:p w14:paraId="0D535879" w14:textId="7D78E074" w:rsidR="00096624" w:rsidRPr="00096624" w:rsidRDefault="00462A21" w:rsidP="00E62AFA">
      <w:r>
        <w:rPr>
          <w:rFonts w:ascii="Calibri" w:hAnsi="Calibri" w:cs="Calibri"/>
        </w:rPr>
        <w:t xml:space="preserve">Audio data from the Lime Kiln hydrophone were processed for the presence of biological sounds with the </w:t>
      </w:r>
      <w:proofErr w:type="spellStart"/>
      <w:r>
        <w:rPr>
          <w:rFonts w:ascii="Calibri" w:hAnsi="Calibri" w:cs="Calibri"/>
        </w:rPr>
        <w:t>PAMGuard</w:t>
      </w:r>
      <w:proofErr w:type="spellEnd"/>
      <w:r>
        <w:rPr>
          <w:rFonts w:ascii="Calibri" w:hAnsi="Calibri" w:cs="Calibri"/>
        </w:rPr>
        <w:t xml:space="preserve"> whistle and moan detector (Gillespie et al., 2009) which generated binary detection files</w:t>
      </w:r>
      <w:r w:rsidR="00096624">
        <w:t xml:space="preserve">. </w:t>
      </w:r>
    </w:p>
    <w:p w14:paraId="6334F415" w14:textId="53B8E5B8" w:rsidR="00E62AFA" w:rsidRPr="00E62AFA" w:rsidRDefault="00E62AFA" w:rsidP="00E62AFA">
      <w:pPr>
        <w:rPr>
          <w:b/>
          <w:bCs/>
        </w:rPr>
      </w:pPr>
      <w:r>
        <w:rPr>
          <w:b/>
          <w:bCs/>
        </w:rPr>
        <w:t>Annotation</w:t>
      </w:r>
    </w:p>
    <w:p w14:paraId="6F2149FF" w14:textId="03ACE395" w:rsidR="00462A21" w:rsidRDefault="00462A21" w:rsidP="00E62AFA">
      <w:proofErr w:type="spellStart"/>
      <w:r>
        <w:rPr>
          <w:rFonts w:ascii="Calibri" w:hAnsi="Calibri" w:cs="Calibri"/>
        </w:rPr>
        <w:t>PAMGuard</w:t>
      </w:r>
      <w:proofErr w:type="spellEnd"/>
      <w:r>
        <w:rPr>
          <w:rFonts w:ascii="Calibri" w:hAnsi="Calibri" w:cs="Calibri"/>
        </w:rPr>
        <w:t xml:space="preserve"> binary detection files were inspected in the </w:t>
      </w:r>
      <w:proofErr w:type="spellStart"/>
      <w:r>
        <w:rPr>
          <w:rFonts w:ascii="Calibri" w:hAnsi="Calibri" w:cs="Calibri"/>
        </w:rPr>
        <w:t>PAMGuard</w:t>
      </w:r>
      <w:proofErr w:type="spellEnd"/>
      <w:r>
        <w:rPr>
          <w:rFonts w:ascii="Calibri" w:hAnsi="Calibri" w:cs="Calibri"/>
        </w:rPr>
        <w:t xml:space="preserve"> </w:t>
      </w:r>
      <w:proofErr w:type="spellStart"/>
      <w:r>
        <w:rPr>
          <w:rFonts w:ascii="Calibri" w:hAnsi="Calibri" w:cs="Calibri"/>
        </w:rPr>
        <w:t>ViewerMode</w:t>
      </w:r>
      <w:proofErr w:type="spellEnd"/>
      <w:r>
        <w:rPr>
          <w:rFonts w:ascii="Calibri" w:hAnsi="Calibri" w:cs="Calibri"/>
        </w:rPr>
        <w:t xml:space="preserve"> to view the detections and spectrogram as well as listen to the sound. A detection event was annotated as the </w:t>
      </w:r>
      <w:proofErr w:type="gramStart"/>
      <w:r>
        <w:rPr>
          <w:rFonts w:ascii="Calibri" w:hAnsi="Calibri" w:cs="Calibri"/>
        </w:rPr>
        <w:t>time period</w:t>
      </w:r>
      <w:proofErr w:type="gramEnd"/>
      <w:r>
        <w:rPr>
          <w:rFonts w:ascii="Calibri" w:hAnsi="Calibri" w:cs="Calibri"/>
        </w:rPr>
        <w:t xml:space="preserve"> from the first to last call with no more than 30 minutes between calls.</w:t>
      </w:r>
    </w:p>
    <w:p w14:paraId="5EEBA86D" w14:textId="5AF7CA85" w:rsidR="00E62AFA" w:rsidRDefault="001D2E15" w:rsidP="00E62AFA">
      <w:r>
        <w:t>Annotation procedures followed the HALLO protocol.</w:t>
      </w:r>
    </w:p>
    <w:p w14:paraId="0B83C706" w14:textId="1D74FB8F" w:rsidR="003657A0" w:rsidRDefault="003657A0">
      <w:pPr>
        <w:pStyle w:val="Heading3"/>
      </w:pPr>
      <w:bookmarkStart w:id="19" w:name="_Hlk172884844"/>
      <w:bookmarkStart w:id="20" w:name="_Ref169574739"/>
      <w:r>
        <w:t>University of Alaska Fairbanks</w:t>
      </w:r>
    </w:p>
    <w:p w14:paraId="0994457C" w14:textId="77777777" w:rsidR="003657A0" w:rsidRDefault="003657A0" w:rsidP="003657A0"/>
    <w:p w14:paraId="2A41F133" w14:textId="129FC5C8" w:rsidR="000457F0" w:rsidRDefault="000457F0" w:rsidP="000457F0">
      <w:r>
        <w:t xml:space="preserve">Data contributed by the University of Alaska Fairbanks and North Gulf Oceanic Society are part of a long-term killer whale monitoring project in the Gulf of Alaska. This includes recordings of the southern Alaska resident, Gulf of Alaska </w:t>
      </w:r>
      <w:r w:rsidR="0021783D">
        <w:t>Biggs</w:t>
      </w:r>
      <w:r>
        <w:t xml:space="preserve">, AT1 </w:t>
      </w:r>
      <w:r w:rsidR="0021783D">
        <w:t>Biggs</w:t>
      </w:r>
      <w:r>
        <w:t>, and offshore killer whale populations</w:t>
      </w:r>
      <w:r w:rsidR="00A04DCF">
        <w:t xml:space="preserve"> from both stationary moorings and focal follows</w:t>
      </w:r>
      <w:r>
        <w:t xml:space="preserve">. </w:t>
      </w:r>
      <w:r w:rsidR="00A04DCF">
        <w:t xml:space="preserve">The metadata folder associated with these data </w:t>
      </w:r>
      <w:r w:rsidR="004D60AC">
        <w:t>contains</w:t>
      </w:r>
      <w:r w:rsidR="00A04DCF">
        <w:t xml:space="preserve"> </w:t>
      </w:r>
      <w:r w:rsidR="004D60AC">
        <w:t>three</w:t>
      </w:r>
      <w:r w:rsidR="00A04DCF">
        <w:t xml:space="preserve"> files. The </w:t>
      </w:r>
      <w:r w:rsidR="00A04DCF" w:rsidRPr="00A04DCF">
        <w:t>Myers_DCLDE_2026_files</w:t>
      </w:r>
      <w:r w:rsidR="00A04DCF">
        <w:t xml:space="preserve">.xls file was used to relate filenames, ecotypes, and locations in the original annotation files to the final annotations. It contains three headings, Filename, Ecotype, </w:t>
      </w:r>
      <w:r w:rsidR="00A04DCF">
        <w:lastRenderedPageBreak/>
        <w:t xml:space="preserve">Population, Location, and UTC. </w:t>
      </w:r>
      <w:proofErr w:type="gramStart"/>
      <w:r w:rsidR="004D60AC">
        <w:t>Filename  refers</w:t>
      </w:r>
      <w:proofErr w:type="gramEnd"/>
      <w:r w:rsidR="004D60AC">
        <w:t xml:space="preserve"> to</w:t>
      </w:r>
      <w:r w:rsidR="00A04DCF">
        <w:t xml:space="preserve"> </w:t>
      </w:r>
      <w:proofErr w:type="spellStart"/>
      <w:r w:rsidR="004B41F9">
        <w:t>S</w:t>
      </w:r>
      <w:r w:rsidR="00A04DCF">
        <w:t>oundtrap</w:t>
      </w:r>
      <w:proofErr w:type="spellEnd"/>
      <w:r w:rsidR="00A04DCF">
        <w:t xml:space="preserve"> audio file names containing the </w:t>
      </w:r>
      <w:proofErr w:type="spellStart"/>
      <w:r w:rsidR="00A04DCF">
        <w:t>starttime</w:t>
      </w:r>
      <w:proofErr w:type="spellEnd"/>
      <w:r w:rsidR="00A04DCF">
        <w:t xml:space="preserve">, UTC is the corrected start time. Location values are </w:t>
      </w:r>
      <w:r w:rsidR="004B41F9">
        <w:t>abbreviations</w:t>
      </w:r>
      <w:r w:rsidR="00A04DCF">
        <w:t xml:space="preserve"> for </w:t>
      </w:r>
      <w:proofErr w:type="spellStart"/>
      <w:r w:rsidR="00A04DCF" w:rsidRPr="00A04DCF">
        <w:t>Hinchinbroook</w:t>
      </w:r>
      <w:proofErr w:type="spellEnd"/>
      <w:r w:rsidR="00A04DCF" w:rsidRPr="00A04DCF">
        <w:t xml:space="preserve"> Entrance</w:t>
      </w:r>
      <w:r w:rsidR="00A04DCF">
        <w:t xml:space="preserve"> (HE), </w:t>
      </w:r>
      <w:r w:rsidR="00A04DCF" w:rsidRPr="00A04DCF">
        <w:t>Kachemak Bay</w:t>
      </w:r>
      <w:r w:rsidR="00A04DCF">
        <w:t xml:space="preserve"> (KE), </w:t>
      </w:r>
      <w:r w:rsidR="00A04DCF" w:rsidRPr="00A04DCF">
        <w:t>Montague Strait</w:t>
      </w:r>
      <w:r w:rsidR="00A04DCF">
        <w:t xml:space="preserve"> (MS), </w:t>
      </w:r>
      <w:r w:rsidR="00A04DCF" w:rsidRPr="00A04DCF">
        <w:t>Resurrection Bay</w:t>
      </w:r>
      <w:r w:rsidR="00A04DCF">
        <w:t xml:space="preserve"> (RS). These represent fixed hydrophone locations. Location values for the focal fallows are labeled ‘field’ in the location column. The </w:t>
      </w:r>
      <w:r w:rsidR="00A04DCF" w:rsidRPr="00A04DCF">
        <w:t>Hydrophone locations</w:t>
      </w:r>
      <w:r w:rsidR="00A04DCF">
        <w:t xml:space="preserve">.xls contain </w:t>
      </w:r>
      <w:proofErr w:type="gramStart"/>
      <w:r w:rsidR="00A04DCF">
        <w:t>the deployment</w:t>
      </w:r>
      <w:proofErr w:type="gramEnd"/>
      <w:r w:rsidR="00A04DCF">
        <w:t xml:space="preserve"> information for the fixed recorders. </w:t>
      </w:r>
      <w:r w:rsidR="004D60AC" w:rsidRPr="004D60AC">
        <w:t>20120114-N_Matkin_FY20_Annual_Report</w:t>
      </w:r>
      <w:r w:rsidR="004D60AC">
        <w:t>.pdf contains detailed information about the field recordings and project information.</w:t>
      </w:r>
      <w:r w:rsidR="004B41F9">
        <w:t xml:space="preserve"> Audio files are organized according to instrument name or ‘field’ for field recordings.</w:t>
      </w:r>
    </w:p>
    <w:p w14:paraId="3ECEF916" w14:textId="77777777" w:rsidR="000457F0" w:rsidRDefault="000457F0" w:rsidP="000457F0">
      <w:pPr>
        <w:rPr>
          <w:b/>
          <w:bCs/>
        </w:rPr>
      </w:pPr>
      <w:r>
        <w:rPr>
          <w:b/>
          <w:bCs/>
        </w:rPr>
        <w:t>Deployment</w:t>
      </w:r>
    </w:p>
    <w:p w14:paraId="25368661" w14:textId="723AAEDC" w:rsidR="000457F0" w:rsidRDefault="000457F0" w:rsidP="000457F0">
      <w:r>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approximately 500 m in front of the animals, shut off the engine, and collected a field recording</w:t>
      </w:r>
      <w:r>
        <w:t>. Recordings before June 16</w:t>
      </w:r>
      <w:r w:rsidRPr="00875E3F">
        <w:rPr>
          <w:vertAlign w:val="superscript"/>
        </w:rPr>
        <w:t>th</w:t>
      </w:r>
      <w:r>
        <w:t xml:space="preserve">, </w:t>
      </w:r>
      <w:proofErr w:type="gramStart"/>
      <w:r>
        <w:t>2021</w:t>
      </w:r>
      <w:proofErr w:type="gramEnd"/>
      <w:r>
        <w:t xml:space="preserve"> were made with</w:t>
      </w:r>
      <w:r w:rsidRPr="00A837EF">
        <w:t xml:space="preserve"> a High-Tech, Inc. HTI-96-Min hydrophone</w:t>
      </w:r>
      <w:r>
        <w:t xml:space="preserve"> deployed at approximately 8 – 10 m depth </w:t>
      </w:r>
      <w:r w:rsidRPr="00A837EF">
        <w:t xml:space="preserve">with a </w:t>
      </w:r>
      <w:r w:rsidR="005954DC">
        <w:t xml:space="preserve">two channel </w:t>
      </w:r>
      <w:r w:rsidRPr="00A837EF">
        <w:t>TASCAM DR100 portable digital recorder</w:t>
      </w:r>
      <w:r>
        <w:t xml:space="preserve"> (sampling rate 24 kHz)</w:t>
      </w:r>
      <w:r w:rsidRPr="00A837EF">
        <w:t>.</w:t>
      </w:r>
      <w:r w:rsidR="005954DC">
        <w:t xml:space="preserve"> Only the first channel was used.</w:t>
      </w:r>
      <w:r>
        <w:t xml:space="preserve"> Recordings after June 16</w:t>
      </w:r>
      <w:r w:rsidRPr="0081635C">
        <w:rPr>
          <w:vertAlign w:val="superscript"/>
        </w:rPr>
        <w:t>th</w:t>
      </w:r>
      <w:r>
        <w:t xml:space="preserve">, </w:t>
      </w:r>
      <w:proofErr w:type="gramStart"/>
      <w:r>
        <w:t>2021</w:t>
      </w:r>
      <w:proofErr w:type="gramEnd"/>
      <w:r>
        <w:t xml:space="preserve"> were made with </w:t>
      </w:r>
      <w:proofErr w:type="spellStart"/>
      <w:r>
        <w:t>a</w:t>
      </w:r>
      <w:proofErr w:type="spellEnd"/>
      <w:r>
        <w:t xml:space="preserve"> Ocean Instruments </w:t>
      </w:r>
      <w:proofErr w:type="spellStart"/>
      <w:r>
        <w:t>SoundTrap</w:t>
      </w:r>
      <w:proofErr w:type="spellEnd"/>
      <w:r>
        <w:t xml:space="preserve">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7F5BA44D" w:rsidR="000457F0" w:rsidRDefault="0021783D" w:rsidP="000457F0">
      <w:r>
        <w:t xml:space="preserve">Biggs </w:t>
      </w:r>
      <w:r w:rsidR="000457F0">
        <w:t xml:space="preserve">or offshore killer whales </w:t>
      </w:r>
      <w:r w:rsidR="00323FC1">
        <w:t xml:space="preserve">were rarely encountered </w:t>
      </w:r>
      <w:r w:rsidR="000457F0">
        <w:t xml:space="preserve">during vessel surveys, and </w:t>
      </w:r>
      <w:r>
        <w:t xml:space="preserve">Biggs </w:t>
      </w:r>
      <w:r w:rsidR="000457F0">
        <w:t xml:space="preserve">killer whales also vocalize less often than residents </w:t>
      </w:r>
      <w:r w:rsidR="000457F0">
        <w:fldChar w:fldCharType="begin"/>
      </w:r>
      <w:r w:rsidR="007E7D64">
        <w:instrText xml:space="preserve"> ADDIN ZOTERO_ITEM CSL_CITATION {"citationID":"0EdAetb1","properties":{"formattedCitation":"(Deecke et al., 2005; Saulitis et al., 2005a)","plainCitation":"(Deecke et al., 2005; Saulitis et al., 2005a)","noteIndex":0},"citationItems":[{"id":"OrBFYsmV/DJqbnQpA","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OrBFYsmV/Wl1jTNpG","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rsidR="000457F0">
        <w:fldChar w:fldCharType="separate"/>
      </w:r>
      <w:r w:rsidR="000457F0" w:rsidRPr="000457F0">
        <w:rPr>
          <w:rFonts w:ascii="Calibri" w:hAnsi="Calibri" w:cs="Calibri"/>
        </w:rPr>
        <w:t>(Deecke et al., 2005; Saulitis et al., 2005a)</w:t>
      </w:r>
      <w:r w:rsidR="000457F0">
        <w:fldChar w:fldCharType="end"/>
      </w:r>
      <w:r w:rsidR="000457F0">
        <w:t xml:space="preserve"> making field recordings difficult to obtain. We therefore contributed recordings from moored hydrophones in which we detected Gulf of Alaska </w:t>
      </w:r>
      <w:r>
        <w:t>Biggs</w:t>
      </w:r>
      <w:r w:rsidR="000457F0">
        <w:t xml:space="preserve">, AT1 </w:t>
      </w:r>
      <w:r>
        <w:t>Biggs</w:t>
      </w:r>
      <w:r w:rsidR="000457F0">
        <w:t>, or offshore killer whales. Moored hydrophones were deployed in Hinchinbrook Entrance, Montague Strait, Resurrection Bay, and Kachemak Bay (</w:t>
      </w:r>
      <w:r w:rsidR="000457F0">
        <w:fldChar w:fldCharType="begin"/>
      </w:r>
      <w:r w:rsidR="000457F0">
        <w:instrText xml:space="preserve"> REF _Ref160180346 \h </w:instrText>
      </w:r>
      <w:r w:rsidR="000457F0">
        <w:fldChar w:fldCharType="separate"/>
      </w:r>
      <w:r w:rsidR="000457F0">
        <w:t xml:space="preserve">Table </w:t>
      </w:r>
      <w:r w:rsidR="000457F0">
        <w:rPr>
          <w:noProof/>
        </w:rPr>
        <w:t>2</w:t>
      </w:r>
      <w:r w:rsidR="000457F0">
        <w:fldChar w:fldCharType="end"/>
      </w:r>
      <w:r w:rsidR="000457F0">
        <w:t xml:space="preserve">) beginning in 2016, though for this analysis we included </w:t>
      </w:r>
      <w:r>
        <w:t xml:space="preserve">Biggs </w:t>
      </w:r>
      <w:r w:rsidR="000457F0">
        <w:t xml:space="preserve">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w:t>
      </w:r>
      <w:proofErr w:type="spellStart"/>
      <w:r w:rsidR="000457F0">
        <w:t>SoundTrap</w:t>
      </w:r>
      <w:proofErr w:type="spellEnd"/>
      <w:r w:rsidR="000457F0">
        <w:t xml:space="preserve"> ST300s, except for the hydrophone in Montague Strait in 2023 which was a model ST600. </w:t>
      </w:r>
    </w:p>
    <w:p w14:paraId="72D772F5" w14:textId="77777777" w:rsidR="000457F0" w:rsidRPr="003657A0" w:rsidRDefault="000457F0" w:rsidP="000457F0">
      <w:pPr>
        <w:rPr>
          <w:b/>
          <w:bCs/>
        </w:rPr>
      </w:pPr>
      <w:r>
        <w:rPr>
          <w:b/>
          <w:bCs/>
        </w:rPr>
        <w:t>Processing</w:t>
      </w:r>
    </w:p>
    <w:p w14:paraId="4E622268" w14:textId="4BBCA0CF" w:rsidR="000457F0" w:rsidRDefault="000457F0" w:rsidP="000457F0">
      <w:r>
        <w:t xml:space="preserve">All acoustic data from moored hydrophones were processed using the Whistle and Moan Detector in the open-source software package </w:t>
      </w:r>
      <w:proofErr w:type="spellStart"/>
      <w:r>
        <w:t>PAMGuard</w:t>
      </w:r>
      <w:proofErr w:type="spellEnd"/>
      <w:r>
        <w:t xml:space="preserve">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w:t>
      </w:r>
      <w:r w:rsidR="0021783D">
        <w:t xml:space="preserve">Biggs </w:t>
      </w:r>
      <w:r>
        <w:t xml:space="preserve">and AT1 </w:t>
      </w:r>
      <w:r w:rsidR="0021783D">
        <w:t xml:space="preserve">Biggs </w:t>
      </w:r>
      <w:r>
        <w:t xml:space="preserve">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Myers et al., 2021; Saulitis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0457F0">
      <w:pPr>
        <w:rPr>
          <w:b/>
          <w:bCs/>
        </w:rPr>
      </w:pPr>
      <w:r>
        <w:rPr>
          <w:b/>
          <w:bCs/>
        </w:rPr>
        <w:lastRenderedPageBreak/>
        <w:t>Annotation</w:t>
      </w:r>
    </w:p>
    <w:p w14:paraId="07593E9D" w14:textId="77777777" w:rsidR="000457F0" w:rsidRDefault="000457F0" w:rsidP="000457F0">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3657A0">
      <w:pPr>
        <w:rPr>
          <w:b/>
          <w:bCs/>
        </w:rPr>
      </w:pPr>
    </w:p>
    <w:bookmarkEnd w:id="19"/>
    <w:p w14:paraId="140FFE42" w14:textId="77777777" w:rsidR="003657A0" w:rsidRPr="003657A0" w:rsidRDefault="003657A0" w:rsidP="003657A0"/>
    <w:p w14:paraId="7ECE2705" w14:textId="3C07762A" w:rsidR="00F865D4" w:rsidRDefault="00F865D4" w:rsidP="00F865D4">
      <w:pPr>
        <w:pStyle w:val="Heading2"/>
      </w:pPr>
      <w:r>
        <w:t>Technical Validation</w:t>
      </w:r>
      <w:bookmarkEnd w:id="20"/>
    </w:p>
    <w:p w14:paraId="45BBF68F" w14:textId="77777777" w:rsidR="00F865D4" w:rsidRDefault="00F865D4" w:rsidP="00F865D4"/>
    <w:p w14:paraId="7B466F2B" w14:textId="76CE3B64"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of the killer whale </w:t>
      </w:r>
      <w:proofErr w:type="spellStart"/>
      <w:r w:rsidR="0069272B">
        <w:t>vocalisations</w:t>
      </w:r>
      <w:proofErr w:type="spellEnd"/>
      <w:r w:rsidR="009726C8">
        <w:t xml:space="preserve"> varied considerably based on the background noise, distance between the animal and </w:t>
      </w:r>
      <w:r w:rsidR="003657A0">
        <w:t>the</w:t>
      </w:r>
      <w:r w:rsidR="009726C8">
        <w:t xml:space="preserve"> hydrophone, and propagation considerations. </w:t>
      </w:r>
    </w:p>
    <w:p w14:paraId="56EE9CA5" w14:textId="29DFE3E3" w:rsidR="00F865D4" w:rsidRDefault="009726C8" w:rsidP="00F865D4">
      <w:r>
        <w:t xml:space="preserve">Low SNR detections, as indicated by the reviewing analyst, </w:t>
      </w:r>
      <w:r w:rsidR="00F865D4">
        <w:t xml:space="preserve">were not included in the dataset or tagged as uncertain. </w:t>
      </w:r>
    </w:p>
    <w:p w14:paraId="5DC263D0" w14:textId="43AAA827" w:rsidR="00F865D4" w:rsidRPr="00470D7A" w:rsidRDefault="00D17D1C" w:rsidP="00F865D4">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including JASCO </w:t>
      </w:r>
      <w:r>
        <w:t>AMARs</w:t>
      </w:r>
      <w:r w:rsidR="00F865D4">
        <w:t xml:space="preserve">, </w:t>
      </w:r>
      <w:proofErr w:type="spellStart"/>
      <w:r w:rsidR="00F865D4">
        <w:t>Soundtraps</w:t>
      </w:r>
      <w:proofErr w:type="spellEnd"/>
      <w:r w:rsidR="00F865D4">
        <w:t xml:space="preserve">, IC listening devices, and </w:t>
      </w:r>
      <w:r w:rsidR="00D91775">
        <w:t>custom-built</w:t>
      </w:r>
      <w:r w:rsidR="00F865D4">
        <w:t xml:space="preserve"> hydrophones</w:t>
      </w:r>
      <w:r w:rsidR="0069272B">
        <w:t xml:space="preserve"> (Table 2)</w:t>
      </w:r>
      <w:r w:rsidR="00F865D4">
        <w:t xml:space="preserve">. </w:t>
      </w:r>
    </w:p>
    <w:p w14:paraId="7752CFD9" w14:textId="0F4E5E8B" w:rsidR="00725123" w:rsidRDefault="00F865D4">
      <w:r>
        <w:t>An annotation file</w:t>
      </w:r>
      <w:ins w:id="21" w:author="Fabio Soares Frazao" w:date="2024-08-31T15:49:00Z">
        <w:r w:rsidR="7384E2F8">
          <w:t xml:space="preserve"> (described in Table 1)</w:t>
        </w:r>
      </w:ins>
      <w:r>
        <w:t xml:space="preserve"> is provided as a CSV that includes links to audio files</w:t>
      </w:r>
      <w:ins w:id="22" w:author="Fabio Soares Frazao" w:date="2024-08-31T15:50:00Z">
        <w:r w:rsidR="30BDE385">
          <w:t>.</w:t>
        </w:r>
      </w:ins>
      <w:r w:rsidR="00725123">
        <w:t xml:space="preserve"> </w:t>
      </w:r>
      <w:del w:id="23" w:author="Fabio Soares Frazao" w:date="2024-08-31T15:50:00Z">
        <w:r w:rsidDel="00725123">
          <w:delText>(</w:delText>
        </w:r>
      </w:del>
      <w:r>
        <w:fldChar w:fldCharType="begin"/>
      </w:r>
      <w:r>
        <w:instrText xml:space="preserve"> REF _Ref169574781 \h </w:instrText>
      </w:r>
      <w:r>
        <w:fldChar w:fldCharType="separate"/>
      </w:r>
      <w:del w:id="24" w:author="Fabio Soares Frazao" w:date="2024-08-31T15:50:00Z">
        <w:r w:rsidDel="00725123">
          <w:delText xml:space="preserve">Table </w:delText>
        </w:r>
        <w:r w:rsidRPr="09691109" w:rsidDel="00725123">
          <w:rPr>
            <w:noProof/>
          </w:rPr>
          <w:delText>1</w:delText>
        </w:r>
      </w:del>
      <w:r>
        <w:fldChar w:fldCharType="end"/>
      </w:r>
      <w:ins w:id="25" w:author="Michael Dowd" w:date="2024-08-28T16:29:00Z">
        <w:r w:rsidR="00EB50EB">
          <w:t>)</w:t>
        </w:r>
      </w:ins>
      <w:del w:id="26" w:author="Michael Dowd" w:date="2024-08-28T16:29:00Z">
        <w:r w:rsidDel="00F865D4">
          <w:delText xml:space="preserve"> </w:delText>
        </w:r>
      </w:del>
    </w:p>
    <w:p w14:paraId="64F81236" w14:textId="77777777" w:rsidR="00EB50EB" w:rsidRDefault="00EB50EB">
      <w:pPr>
        <w:rPr>
          <w:ins w:id="27" w:author="Michael Dowd" w:date="2024-08-28T16:35:00Z" w16du:dateUtc="2024-08-28T19:35:00Z"/>
        </w:rPr>
      </w:pPr>
    </w:p>
    <w:p w14:paraId="52664316" w14:textId="77777777" w:rsidR="00951FB5" w:rsidRDefault="00EB50EB">
      <w:ins w:id="28" w:author="Michael Dowd" w:date="2024-08-28T16:36:00Z" w16du:dateUtc="2024-08-28T19:36:00Z">
        <w:r>
          <w:t xml:space="preserve">MD COMMENT: I WENT THROUGH THE BLURB ON EACH OF THE DATASETS PROVIDED. </w:t>
        </w:r>
      </w:ins>
      <w:ins w:id="29" w:author="Michael Dowd" w:date="2024-08-28T16:37:00Z" w16du:dateUtc="2024-08-28T19:37:00Z">
        <w:r w:rsidR="004B228E">
          <w:t>YOU HAVE DONE A GOOD JOB ON STANDARDIZING THE INFORMATION PRESENTED INASMUCH AS POSSIBLE</w:t>
        </w:r>
      </w:ins>
      <w:ins w:id="30" w:author="Michael Dowd" w:date="2024-08-28T16:40:00Z" w16du:dateUtc="2024-08-28T19:40:00Z">
        <w:r w:rsidR="004B228E">
          <w:t xml:space="preserve"> (GIVEN T</w:t>
        </w:r>
      </w:ins>
      <w:ins w:id="31" w:author="Michael Dowd" w:date="2024-08-28T16:41:00Z" w16du:dateUtc="2024-08-28T19:41:00Z">
        <w:r w:rsidR="004B228E">
          <w:t>HE BLURB YOU WERE GIVEN)</w:t>
        </w:r>
      </w:ins>
      <w:ins w:id="32" w:author="Michael Dowd" w:date="2024-08-28T16:37:00Z" w16du:dateUtc="2024-08-28T19:37:00Z">
        <w:r w:rsidR="004B228E">
          <w:t>. YOU MAY WHICH TO K</w:t>
        </w:r>
      </w:ins>
      <w:ins w:id="33" w:author="Michael Dowd" w:date="2024-08-28T16:38:00Z" w16du:dateUtc="2024-08-28T19:38:00Z">
        <w:r w:rsidR="004B228E">
          <w:t>EEP ALL INFO PROVIDED TO YOU</w:t>
        </w:r>
      </w:ins>
      <w:ins w:id="34" w:author="Michael Dowd" w:date="2024-08-28T16:41:00Z" w16du:dateUtc="2024-08-28T19:41:00Z">
        <w:r w:rsidR="004B228E">
          <w:t xml:space="preserve"> IN EACH DATASET DESCRIPTION</w:t>
        </w:r>
      </w:ins>
      <w:ins w:id="35" w:author="Michael Dowd" w:date="2024-08-28T16:38:00Z" w16du:dateUtc="2024-08-28T19:38:00Z">
        <w:r w:rsidR="004B228E">
          <w:t xml:space="preserve">. OR GET RID OF STUFF </w:t>
        </w:r>
      </w:ins>
      <w:ins w:id="36" w:author="Michael Dowd" w:date="2024-08-28T16:39:00Z" w16du:dateUtc="2024-08-28T19:39:00Z">
        <w:r w:rsidR="004B228E">
          <w:t>THIS IS NOT CONSISTENT WITH THE OTHERS (</w:t>
        </w:r>
      </w:ins>
      <w:ins w:id="37" w:author="Michael Dowd" w:date="2024-08-28T16:41:00Z" w16du:dateUtc="2024-08-28T19:41:00Z">
        <w:r w:rsidR="004B228E">
          <w:t xml:space="preserve">E.G. </w:t>
        </w:r>
      </w:ins>
      <w:ins w:id="38" w:author="Michael Dowd" w:date="2024-08-28T16:38:00Z" w16du:dateUtc="2024-08-28T19:38:00Z">
        <w:r w:rsidR="004B228E">
          <w:t>FFT LENGTH AND OVERLAP</w:t>
        </w:r>
      </w:ins>
      <w:ins w:id="39" w:author="Michael Dowd" w:date="2024-08-28T16:39:00Z" w16du:dateUtc="2024-08-28T19:39:00Z">
        <w:r w:rsidR="004B228E">
          <w:t>)</w:t>
        </w:r>
      </w:ins>
      <w:ins w:id="40" w:author="Michael Dowd" w:date="2024-08-28T16:38:00Z" w16du:dateUtc="2024-08-28T19:38:00Z">
        <w:r w:rsidR="004B228E">
          <w:t xml:space="preserve">. THERE ARE ALSO A FEW REFERENCES TO THE “FILES” BUT NO INFO ON </w:t>
        </w:r>
      </w:ins>
      <w:ins w:id="41" w:author="Michael Dowd" w:date="2024-08-28T16:39:00Z" w16du:dateUtc="2024-08-28T19:39:00Z">
        <w:r w:rsidR="004B228E">
          <w:t xml:space="preserve">THEM SUCH AS </w:t>
        </w:r>
      </w:ins>
      <w:ins w:id="42" w:author="Michael Dowd" w:date="2024-08-28T16:38:00Z" w16du:dateUtc="2024-08-28T19:38:00Z">
        <w:r w:rsidR="004B228E">
          <w:t>HOW LONG THEY</w:t>
        </w:r>
      </w:ins>
      <w:ins w:id="43" w:author="Michael Dowd" w:date="2024-08-28T16:39:00Z" w16du:dateUtc="2024-08-28T19:39:00Z">
        <w:r w:rsidR="004B228E">
          <w:t xml:space="preserve"> ARE. </w:t>
        </w:r>
      </w:ins>
      <w:ins w:id="44" w:author="Michael Dowd" w:date="2024-08-28T16:40:00Z" w16du:dateUtc="2024-08-28T19:40:00Z">
        <w:r w:rsidR="004B228E">
          <w:t xml:space="preserve">THERE ARE A FEW DEPLOYMENT DEPTHS MISSING AND THIS IS NICE INFO TO PUT IN. ALL IN </w:t>
        </w:r>
        <w:proofErr w:type="gramStart"/>
        <w:r w:rsidR="004B228E">
          <w:t>ALL</w:t>
        </w:r>
        <w:proofErr w:type="gramEnd"/>
        <w:r w:rsidR="004B228E">
          <w:t xml:space="preserve"> FINE HOWEVER, AS IT IS WHAT YOU HAD TO WORK WITH.</w:t>
        </w:r>
      </w:ins>
    </w:p>
    <w:p w14:paraId="6971AEB7" w14:textId="3E4AB09D" w:rsidR="00470D7A" w:rsidRDefault="00470D7A">
      <w:r>
        <w:br w:type="page"/>
      </w:r>
    </w:p>
    <w:p w14:paraId="12060817" w14:textId="69AA4267" w:rsidR="002E6980" w:rsidRDefault="00142210" w:rsidP="001D2E15">
      <w:pPr>
        <w:pStyle w:val="Heading2"/>
      </w:pPr>
      <w:r>
        <w:lastRenderedPageBreak/>
        <w:t>Usage Notes</w:t>
      </w:r>
    </w:p>
    <w:p w14:paraId="7BED424A" w14:textId="7F91F6FB" w:rsidR="00CC3506" w:rsidRDefault="00D17D1C" w:rsidP="006D74B9">
      <w:pPr>
        <w:spacing w:before="120"/>
      </w:pPr>
      <w:r>
        <w:t xml:space="preserve">The intended purpose of </w:t>
      </w:r>
      <w:r w:rsidR="00682B4D">
        <w:t>this cur</w:t>
      </w:r>
      <w:del w:id="45" w:author="Michael Dowd" w:date="2024-08-28T16:30:00Z" w16du:dateUtc="2024-08-28T19:30:00Z">
        <w:r w:rsidR="00682B4D" w:rsidDel="00EB50EB">
          <w:delText>r</w:delText>
        </w:r>
      </w:del>
      <w:r w:rsidR="00682B4D">
        <w:t xml:space="preserve">ated </w:t>
      </w:r>
      <w:r>
        <w:t>data</w:t>
      </w:r>
      <w:r w:rsidR="00682B4D">
        <w:t>set</w:t>
      </w:r>
      <w:r>
        <w:t xml:space="preserve"> is to build classifiers for detecting killer whales and classifying </w:t>
      </w:r>
      <w:r w:rsidR="001129BF">
        <w:t xml:space="preserve">signals to </w:t>
      </w:r>
      <w:ins w:id="46" w:author="Michael Dowd" w:date="2024-08-28T16:31:00Z" w16du:dateUtc="2024-08-28T19:31:00Z">
        <w:r w:rsidR="00EB50EB">
          <w:t xml:space="preserve">the level of </w:t>
        </w:r>
      </w:ins>
      <w:r w:rsidR="001129BF">
        <w:t xml:space="preserve">population or </w:t>
      </w:r>
      <w:r>
        <w:t>ecotype</w:t>
      </w:r>
      <w:r w:rsidR="00FD162A">
        <w:t xml:space="preserve"> in the </w:t>
      </w:r>
      <w:r w:rsidR="00682B4D">
        <w:t xml:space="preserve">Northeastern </w:t>
      </w:r>
      <w:r w:rsidR="00FD162A">
        <w:t>Pacific</w:t>
      </w:r>
      <w:r>
        <w:t>.</w:t>
      </w:r>
      <w:r w:rsidR="00CC3506">
        <w:t xml:space="preserve"> In building detection and classification algorithms</w:t>
      </w:r>
      <w:ins w:id="47" w:author="Michael Dowd" w:date="2024-08-28T16:31:00Z" w16du:dateUtc="2024-08-28T19:31:00Z">
        <w:r w:rsidR="00EB50EB">
          <w:t>,</w:t>
        </w:r>
      </w:ins>
      <w:r w:rsidR="00CC3506">
        <w:t xml:space="preserve"> users should consider both their intended applications and potential limitations.  For instance, users will immediately note that sample rates differ between each of the contributed datasets and analysis of the annotations will show that </w:t>
      </w:r>
      <w:r w:rsidR="00951FB5">
        <w:t>down sampling</w:t>
      </w:r>
      <w:r w:rsidR="00CC3506">
        <w:t xml:space="preserve"> the higher frequency data will limit </w:t>
      </w:r>
      <w:ins w:id="48" w:author="Michael Dowd" w:date="2024-08-28T16:32:00Z" w16du:dateUtc="2024-08-28T19:32:00Z">
        <w:r w:rsidR="00EB50EB">
          <w:t xml:space="preserve">or </w:t>
        </w:r>
      </w:ins>
      <w:r w:rsidR="00CC3506">
        <w:t xml:space="preserve">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6D74B9">
      <w:pPr>
        <w:spacing w:before="120"/>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As echolocation clicks can be diagnostic of species and 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3C806F34" w:rsidR="002E6980" w:rsidRDefault="002E6980" w:rsidP="002E6980">
      <w:r>
        <w:t xml:space="preserve">Data for this project </w:t>
      </w:r>
      <w:r w:rsidR="00951FB5">
        <w:t>represents</w:t>
      </w:r>
      <w:r>
        <w:t xml:space="preserve"> a large collaboration of groups and institutions and each dataset was processed in accordance with each </w:t>
      </w:r>
      <w:proofErr w:type="gramStart"/>
      <w:r>
        <w:t>groups</w:t>
      </w:r>
      <w:proofErr w:type="gramEnd"/>
      <w:r>
        <w:t xml:space="preserve"> project goals. Post processing of the annotations was done to provide a uniform </w:t>
      </w:r>
      <w:ins w:id="49" w:author="Michael Dowd" w:date="2024-08-28T16:34:00Z" w16du:dateUtc="2024-08-28T19:34:00Z">
        <w:r w:rsidR="00EB50EB">
          <w:t>resource</w:t>
        </w:r>
      </w:ins>
      <w:del w:id="50" w:author="Michael Dowd" w:date="2024-08-28T16:34:00Z" w16du:dateUtc="2024-08-28T19:34:00Z">
        <w:r w:rsidDel="00EB50EB">
          <w:delText>system</w:delText>
        </w:r>
      </w:del>
      <w:r>
        <w:t xml:space="preserve">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rsidP="09691109">
      <w:pPr>
        <w:pStyle w:val="Heading2"/>
      </w:pPr>
      <w:r>
        <w:t>Code Availability</w:t>
      </w:r>
    </w:p>
    <w:p w14:paraId="4A51DC97" w14:textId="51506D66" w:rsidR="008406B2" w:rsidRPr="008406B2" w:rsidRDefault="2B8C7772" w:rsidP="008406B2">
      <w:r>
        <w:t>The R code used to collate data and annotations is available here:</w:t>
      </w:r>
      <w:r w:rsidR="008406B2">
        <w:t xml:space="preserve"> 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69257BEB" w14:textId="4507940B" w:rsidR="002A238F" w:rsidRPr="002A238F" w:rsidRDefault="002A238F" w:rsidP="002A238F">
      <w:r w:rsidRPr="002A238F">
        <w:rPr>
          <w:strike/>
        </w:rPr>
        <w:t>Kaitlin J Palmer</w:t>
      </w:r>
      <w:r w:rsidRPr="002A238F">
        <w:t xml:space="preserve">, Emma Cummings, Kait Frasier, Fabio Frazao, </w:t>
      </w:r>
      <w:r w:rsidRPr="002A238F">
        <w:rPr>
          <w:strike/>
        </w:rPr>
        <w:t>Alex Harris, April Houweling3</w:t>
      </w:r>
      <w:r w:rsidRPr="002A238F">
        <w:t xml:space="preserve">,4, Jasper Kanes, Holger Klinck, Holly LeBlond, Amanda A. Leu, Lauren </w:t>
      </w:r>
      <w:proofErr w:type="spellStart"/>
      <w:r w:rsidRPr="002A238F">
        <w:t>Laturnus</w:t>
      </w:r>
      <w:proofErr w:type="spellEnd"/>
      <w:r w:rsidRPr="002A238F">
        <w:t xml:space="preserve">, Craig Matkin, Olivia Murphy, Hannah Myers, Dan Olsen, Bruno </w:t>
      </w:r>
      <w:proofErr w:type="spellStart"/>
      <w:r w:rsidRPr="002A238F">
        <w:t>Padovese</w:t>
      </w:r>
      <w:proofErr w:type="spellEnd"/>
      <w:r w:rsidRPr="002A238F">
        <w:t xml:space="preserve">, </w:t>
      </w:r>
      <w:r w:rsidRPr="002A238F">
        <w:rPr>
          <w:strike/>
        </w:rPr>
        <w:t>James Pilkington</w:t>
      </w:r>
      <w:r w:rsidRPr="002A238F">
        <w:t xml:space="preserve">, Lucy Quale, </w:t>
      </w:r>
      <w:proofErr w:type="spellStart"/>
      <w:r w:rsidRPr="002A238F">
        <w:t>Amalis</w:t>
      </w:r>
      <w:proofErr w:type="spellEnd"/>
      <w:r w:rsidRPr="002A238F">
        <w:t xml:space="preserve"> Riera </w:t>
      </w:r>
      <w:proofErr w:type="spellStart"/>
      <w:r w:rsidRPr="002A238F">
        <w:t>Vuibert</w:t>
      </w:r>
      <w:proofErr w:type="spellEnd"/>
      <w:r w:rsidRPr="002A238F">
        <w:t>, Krista Trounce, Scott Viers, Val Viers, Jenn Waldichuck3, Harald Yurk, Ruth Joy</w:t>
      </w:r>
    </w:p>
    <w:p w14:paraId="14498B36" w14:textId="55ED923F" w:rsidR="001D2E15" w:rsidRDefault="001D2E15" w:rsidP="001D2E15">
      <w:r>
        <w:t>KJ Palmer collated the final dataset, managed data sharing agreements, produced the collated annotation files, and annotated the SCRIPPS dataset. She also drafted, edited and reviewed the manuscript a</w:t>
      </w:r>
    </w:p>
    <w:p w14:paraId="5CAB3783" w14:textId="5DD369C1" w:rsidR="001D2E15" w:rsidRDefault="001D2E15" w:rsidP="001D2E15">
      <w:r>
        <w:t xml:space="preserve">F. Frazao </w:t>
      </w:r>
      <w:r w:rsidR="4B546EC6">
        <w:t xml:space="preserve">contributed to </w:t>
      </w:r>
      <w:r>
        <w:t xml:space="preserve">the HALLO annotation </w:t>
      </w:r>
      <w:r w:rsidR="1A72BD4B">
        <w:t>protocol</w:t>
      </w:r>
      <w:r>
        <w:t xml:space="preserve"> and participated in data curation throughout the process.</w:t>
      </w:r>
      <w:r w:rsidR="007D12A4">
        <w:t xml:space="preserve"> He also participated in editing the manuscript.</w:t>
      </w:r>
    </w:p>
    <w:p w14:paraId="5D2DD781" w14:textId="332807DC" w:rsidR="001D2E15" w:rsidRDefault="001D2E15" w:rsidP="001D2E15">
      <w:r>
        <w:t xml:space="preserve">J </w:t>
      </w:r>
      <w:proofErr w:type="spellStart"/>
      <w:r w:rsidR="002C1A6A">
        <w:t>Wladichuck</w:t>
      </w:r>
      <w:proofErr w:type="spellEnd"/>
      <w:r w:rsidR="002C1A6A">
        <w:rPr>
          <w:vertAlign w:val="superscript"/>
        </w:rPr>
        <w:t xml:space="preserve"> </w:t>
      </w:r>
      <w:r>
        <w:t>was the lead expert analyst on the HALLO datasets</w:t>
      </w:r>
      <w:r w:rsidR="007D12A4">
        <w:t>, managed JASCO datasets, participated in managing data sharing agreements,</w:t>
      </w:r>
      <w:r>
        <w:t xml:space="preserve"> facilitated data transfers</w:t>
      </w:r>
      <w:r w:rsidR="007D12A4">
        <w:t>, and</w:t>
      </w:r>
      <w:r>
        <w:t xml:space="preserve"> participated in writing and editing the manuscript. </w:t>
      </w:r>
    </w:p>
    <w:p w14:paraId="64FB1FDB" w14:textId="21C246E2" w:rsidR="007D12A4" w:rsidRDefault="007D12A4" w:rsidP="001D2E15">
      <w:r>
        <w:t xml:space="preserve">A. </w:t>
      </w:r>
      <w:proofErr w:type="spellStart"/>
      <w:r w:rsidRPr="007D12A4">
        <w:t>Houweling</w:t>
      </w:r>
      <w:proofErr w:type="spellEnd"/>
      <w:r>
        <w:t xml:space="preserve"> was </w:t>
      </w:r>
      <w:r w:rsidR="002C1A6A">
        <w:t xml:space="preserve">a member </w:t>
      </w:r>
      <w:r>
        <w:t>of the expert annotation team, participated in writing and editing the manuscript, and facilitated data transfers, and participated in editing the manuscript.</w:t>
      </w:r>
    </w:p>
    <w:p w14:paraId="126EBCB1" w14:textId="2FAB142D"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0039550C" w14:textId="35261C47" w:rsidR="007D12A4" w:rsidRDefault="007D12A4" w:rsidP="007D12A4">
      <w:r>
        <w:t xml:space="preserve">H. </w:t>
      </w:r>
      <w:r w:rsidR="002C1A6A">
        <w:t xml:space="preserve">Yurk </w:t>
      </w:r>
      <w:r>
        <w:t>provided data and annotations from the Department of Fisheries and Oceans Whale and Dolphin Listening Program, participated in writing and editing the manuscript.</w:t>
      </w:r>
    </w:p>
    <w:p w14:paraId="6D1AA69A" w14:textId="61DDF89F" w:rsidR="007D12A4" w:rsidRDefault="007D12A4" w:rsidP="007D12A4">
      <w:r>
        <w:t xml:space="preserve">H. Klinck provided manuscript and data storage funding, was involved in the project conception and participated in </w:t>
      </w:r>
      <w:r w:rsidR="002A238F">
        <w:t>writing and editing of the manuscript.</w:t>
      </w:r>
    </w:p>
    <w:p w14:paraId="137561E5" w14:textId="5774477B" w:rsidR="002A238F" w:rsidRDefault="002A238F" w:rsidP="007D12A4">
      <w:r>
        <w:t>A. Harris served as expert annotator</w:t>
      </w:r>
    </w:p>
    <w:p w14:paraId="14F35838" w14:textId="77777777" w:rsidR="002A238F" w:rsidRPr="001D2E15" w:rsidRDefault="002A238F" w:rsidP="007D12A4"/>
    <w:p w14:paraId="030F6243" w14:textId="60E5B2F5" w:rsidR="007D12A4" w:rsidRDefault="002A238F" w:rsidP="001D2E15">
      <w:r>
        <w:t>R. Joy</w:t>
      </w:r>
    </w:p>
    <w:p w14:paraId="51567F5A" w14:textId="559B5541" w:rsidR="002A238F" w:rsidRDefault="002A238F" w:rsidP="001D2E15">
      <w:proofErr w:type="spellStart"/>
      <w:r>
        <w:t>Etc</w:t>
      </w:r>
      <w:proofErr w:type="spellEnd"/>
    </w:p>
    <w:p w14:paraId="116B9AC8" w14:textId="3CDA5726" w:rsidR="002A238F" w:rsidRPr="001D2E15" w:rsidRDefault="002A238F" w:rsidP="001D2E15">
      <w:r>
        <w:t>Etc.</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lastRenderedPageBreak/>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51"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51"/>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footerReference w:type="even" r:id="rId17"/>
          <w:footerReference w:type="default" r:id="rId18"/>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0FB45D4E" w14:textId="77777777" w:rsidR="00725123" w:rsidRDefault="00725123" w:rsidP="00725123">
      <w:pPr>
        <w:pStyle w:val="BodyText"/>
      </w:pPr>
      <w:bookmarkStart w:id="52" w:name="_Ref160180346"/>
    </w:p>
    <w:p w14:paraId="1619566D" w14:textId="77777777" w:rsidR="00725123" w:rsidRDefault="00725123" w:rsidP="00725123"/>
    <w:p w14:paraId="65155F33" w14:textId="67F8FED8" w:rsidR="00725123" w:rsidRDefault="00725123" w:rsidP="00725123">
      <w:pPr>
        <w:pStyle w:val="Caption"/>
        <w:keepNext/>
      </w:pPr>
      <w:bookmarkStart w:id="53" w:name="_Ref169574781"/>
      <w:r>
        <w:t xml:space="preserve">Table </w:t>
      </w:r>
      <w:r>
        <w:fldChar w:fldCharType="begin"/>
      </w:r>
      <w:r>
        <w:instrText xml:space="preserve"> SEQ Table \* ARABIC </w:instrText>
      </w:r>
      <w:r>
        <w:fldChar w:fldCharType="separate"/>
      </w:r>
      <w:r>
        <w:rPr>
          <w:noProof/>
        </w:rPr>
        <w:t>1</w:t>
      </w:r>
      <w:r>
        <w:rPr>
          <w:noProof/>
        </w:rPr>
        <w:fldChar w:fldCharType="end"/>
      </w:r>
      <w:bookmarkEnd w:id="53"/>
      <w:r>
        <w:t xml:space="preserve"> Annotation file descriptors</w:t>
      </w:r>
      <w:r w:rsidR="00E3086D">
        <w:t xml:space="preserve"> in the pre-cleaned dataset</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D352F1">
        <w:tc>
          <w:tcPr>
            <w:tcW w:w="3116" w:type="dxa"/>
          </w:tcPr>
          <w:p w14:paraId="7FF20BED" w14:textId="77777777" w:rsidR="00725123" w:rsidRDefault="00725123" w:rsidP="00D352F1">
            <w:r>
              <w:t>CSV Headings</w:t>
            </w:r>
          </w:p>
        </w:tc>
        <w:tc>
          <w:tcPr>
            <w:tcW w:w="4169" w:type="dxa"/>
          </w:tcPr>
          <w:p w14:paraId="03C09297" w14:textId="77777777" w:rsidR="00725123" w:rsidRDefault="00725123" w:rsidP="00D352F1">
            <w:r>
              <w:t>Contents</w:t>
            </w:r>
          </w:p>
        </w:tc>
        <w:tc>
          <w:tcPr>
            <w:tcW w:w="2065" w:type="dxa"/>
          </w:tcPr>
          <w:p w14:paraId="0DC45857" w14:textId="77777777" w:rsidR="00725123" w:rsidRDefault="00725123" w:rsidP="00D352F1">
            <w:r>
              <w:t>Structure</w:t>
            </w:r>
          </w:p>
        </w:tc>
      </w:tr>
      <w:tr w:rsidR="00725123" w14:paraId="643ECD2E" w14:textId="77777777" w:rsidTr="00D352F1">
        <w:tc>
          <w:tcPr>
            <w:tcW w:w="3116" w:type="dxa"/>
          </w:tcPr>
          <w:p w14:paraId="3311475C" w14:textId="77777777" w:rsidR="00725123" w:rsidRDefault="00725123" w:rsidP="00D352F1">
            <w:proofErr w:type="spellStart"/>
            <w:r w:rsidRPr="002E6980">
              <w:rPr>
                <w:b/>
                <w:bCs/>
              </w:rPr>
              <w:t>SoundFile</w:t>
            </w:r>
            <w:proofErr w:type="spellEnd"/>
          </w:p>
        </w:tc>
        <w:tc>
          <w:tcPr>
            <w:tcW w:w="4169" w:type="dxa"/>
          </w:tcPr>
          <w:p w14:paraId="38EB6B0A" w14:textId="77777777" w:rsidR="00725123" w:rsidRDefault="00725123" w:rsidP="00D352F1">
            <w:r>
              <w:t>Name of the audio file from which the annotation was derived</w:t>
            </w:r>
          </w:p>
        </w:tc>
        <w:tc>
          <w:tcPr>
            <w:tcW w:w="2065" w:type="dxa"/>
          </w:tcPr>
          <w:p w14:paraId="3A763793" w14:textId="77777777" w:rsidR="00725123" w:rsidRDefault="00725123" w:rsidP="00D352F1">
            <w:r>
              <w:t>Character string</w:t>
            </w:r>
          </w:p>
        </w:tc>
      </w:tr>
      <w:tr w:rsidR="00725123" w14:paraId="04B9F627" w14:textId="77777777" w:rsidTr="00D352F1">
        <w:tc>
          <w:tcPr>
            <w:tcW w:w="3116" w:type="dxa"/>
          </w:tcPr>
          <w:p w14:paraId="58524230" w14:textId="77777777" w:rsidR="00725123" w:rsidRPr="002E6980" w:rsidRDefault="00725123" w:rsidP="00D352F1">
            <w:pPr>
              <w:rPr>
                <w:b/>
                <w:bCs/>
              </w:rPr>
            </w:pPr>
            <w:proofErr w:type="spellStart"/>
            <w:r w:rsidRPr="00BD7A10">
              <w:rPr>
                <w:b/>
                <w:bCs/>
              </w:rPr>
              <w:t>FilePath</w:t>
            </w:r>
            <w:proofErr w:type="spellEnd"/>
          </w:p>
        </w:tc>
        <w:tc>
          <w:tcPr>
            <w:tcW w:w="4169" w:type="dxa"/>
          </w:tcPr>
          <w:p w14:paraId="66C21B87" w14:textId="77777777" w:rsidR="00725123" w:rsidRDefault="00725123" w:rsidP="00D352F1">
            <w:r>
              <w:t>Full file path to the to the audio file above</w:t>
            </w:r>
          </w:p>
        </w:tc>
        <w:tc>
          <w:tcPr>
            <w:tcW w:w="2065" w:type="dxa"/>
          </w:tcPr>
          <w:p w14:paraId="3FA7000E" w14:textId="77777777" w:rsidR="00725123" w:rsidRDefault="00725123" w:rsidP="00D352F1">
            <w:r>
              <w:t>Character string</w:t>
            </w:r>
          </w:p>
        </w:tc>
      </w:tr>
      <w:tr w:rsidR="00725123" w14:paraId="76052A0D" w14:textId="77777777" w:rsidTr="00D352F1">
        <w:tc>
          <w:tcPr>
            <w:tcW w:w="3116" w:type="dxa"/>
          </w:tcPr>
          <w:p w14:paraId="6D24DA35" w14:textId="77777777" w:rsidR="00725123" w:rsidRDefault="00725123" w:rsidP="00D352F1">
            <w:proofErr w:type="spellStart"/>
            <w:r w:rsidRPr="004E21D7">
              <w:rPr>
                <w:b/>
                <w:bCs/>
              </w:rPr>
              <w:t>FileBeginSec</w:t>
            </w:r>
            <w:proofErr w:type="spellEnd"/>
          </w:p>
        </w:tc>
        <w:tc>
          <w:tcPr>
            <w:tcW w:w="4169" w:type="dxa"/>
          </w:tcPr>
          <w:p w14:paraId="39D40B41" w14:textId="77777777" w:rsidR="00725123" w:rsidRDefault="00725123" w:rsidP="00D352F1">
            <w:r>
              <w:t>Seconds into the audio file representing the start of the bounding box or detection</w:t>
            </w:r>
          </w:p>
        </w:tc>
        <w:tc>
          <w:tcPr>
            <w:tcW w:w="2065" w:type="dxa"/>
          </w:tcPr>
          <w:p w14:paraId="16C09AF3" w14:textId="77777777" w:rsidR="00725123" w:rsidRDefault="00725123" w:rsidP="00D352F1">
            <w:r>
              <w:t>Double</w:t>
            </w:r>
          </w:p>
        </w:tc>
      </w:tr>
      <w:tr w:rsidR="00725123" w14:paraId="793A86AB" w14:textId="77777777" w:rsidTr="00D352F1">
        <w:tc>
          <w:tcPr>
            <w:tcW w:w="3116" w:type="dxa"/>
          </w:tcPr>
          <w:p w14:paraId="3F2B2364" w14:textId="77777777" w:rsidR="00725123" w:rsidRPr="004E21D7" w:rsidRDefault="00725123" w:rsidP="00D352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74F9981B" w14:textId="77777777" w:rsidR="00725123" w:rsidRDefault="00725123" w:rsidP="00D352F1">
            <w:r>
              <w:t>Seconds into the audio file representing the end of the call annotation</w:t>
            </w:r>
          </w:p>
        </w:tc>
        <w:tc>
          <w:tcPr>
            <w:tcW w:w="2065" w:type="dxa"/>
          </w:tcPr>
          <w:p w14:paraId="264D296A" w14:textId="77777777" w:rsidR="00725123" w:rsidRDefault="00725123" w:rsidP="00D352F1">
            <w:r>
              <w:t>Double</w:t>
            </w:r>
          </w:p>
        </w:tc>
      </w:tr>
      <w:tr w:rsidR="00725123" w14:paraId="049E2BC8" w14:textId="77777777" w:rsidTr="00D352F1">
        <w:tc>
          <w:tcPr>
            <w:tcW w:w="3116" w:type="dxa"/>
          </w:tcPr>
          <w:p w14:paraId="554D530B" w14:textId="77777777" w:rsidR="00725123" w:rsidRPr="004E21D7" w:rsidRDefault="00725123" w:rsidP="00D352F1">
            <w:pPr>
              <w:rPr>
                <w:b/>
                <w:bCs/>
              </w:rPr>
            </w:pPr>
            <w:proofErr w:type="spellStart"/>
            <w:r w:rsidRPr="004E21D7">
              <w:rPr>
                <w:b/>
                <w:bCs/>
              </w:rPr>
              <w:t>LowFreqHz</w:t>
            </w:r>
            <w:proofErr w:type="spellEnd"/>
          </w:p>
        </w:tc>
        <w:tc>
          <w:tcPr>
            <w:tcW w:w="4169" w:type="dxa"/>
          </w:tcPr>
          <w:p w14:paraId="1277AFD4" w14:textId="77777777" w:rsidR="00725123" w:rsidRDefault="00725123" w:rsidP="00D352F1">
            <w:r>
              <w:t>Lower limit of the bounding box or detection, in Hz</w:t>
            </w:r>
          </w:p>
        </w:tc>
        <w:tc>
          <w:tcPr>
            <w:tcW w:w="2065" w:type="dxa"/>
          </w:tcPr>
          <w:p w14:paraId="14A121E6" w14:textId="77777777" w:rsidR="00725123" w:rsidRDefault="00725123" w:rsidP="00D352F1">
            <w:r>
              <w:t>Double</w:t>
            </w:r>
          </w:p>
        </w:tc>
      </w:tr>
      <w:tr w:rsidR="00725123" w14:paraId="17F845AE" w14:textId="77777777" w:rsidTr="00D352F1">
        <w:tc>
          <w:tcPr>
            <w:tcW w:w="3116" w:type="dxa"/>
          </w:tcPr>
          <w:p w14:paraId="4302461D" w14:textId="77777777" w:rsidR="00725123" w:rsidRPr="004E21D7" w:rsidRDefault="00725123" w:rsidP="00D352F1">
            <w:pPr>
              <w:rPr>
                <w:b/>
                <w:bCs/>
              </w:rPr>
            </w:pPr>
            <w:proofErr w:type="spellStart"/>
            <w:r w:rsidRPr="004E21D7">
              <w:rPr>
                <w:b/>
                <w:bCs/>
              </w:rPr>
              <w:t>HighFreqHz</w:t>
            </w:r>
            <w:proofErr w:type="spellEnd"/>
          </w:p>
        </w:tc>
        <w:tc>
          <w:tcPr>
            <w:tcW w:w="4169" w:type="dxa"/>
          </w:tcPr>
          <w:p w14:paraId="494891B0" w14:textId="77777777" w:rsidR="00725123" w:rsidRDefault="00725123" w:rsidP="00D352F1">
            <w:r>
              <w:t>Upper limit of the bounding box or detection, in Hz</w:t>
            </w:r>
          </w:p>
        </w:tc>
        <w:tc>
          <w:tcPr>
            <w:tcW w:w="2065" w:type="dxa"/>
          </w:tcPr>
          <w:p w14:paraId="0009EDE6" w14:textId="77777777" w:rsidR="00725123" w:rsidRDefault="00725123" w:rsidP="00D352F1">
            <w:r>
              <w:t>Double</w:t>
            </w:r>
          </w:p>
        </w:tc>
      </w:tr>
      <w:tr w:rsidR="00725123" w14:paraId="6DD5BDF3" w14:textId="77777777" w:rsidTr="00D352F1">
        <w:tc>
          <w:tcPr>
            <w:tcW w:w="3116" w:type="dxa"/>
          </w:tcPr>
          <w:p w14:paraId="2A95F5BC" w14:textId="77777777" w:rsidR="00725123" w:rsidRPr="004E21D7" w:rsidRDefault="00725123" w:rsidP="00D352F1">
            <w:pPr>
              <w:rPr>
                <w:b/>
                <w:bCs/>
              </w:rPr>
            </w:pPr>
            <w:r w:rsidRPr="004E21D7">
              <w:rPr>
                <w:b/>
                <w:bCs/>
              </w:rPr>
              <w:t>UTC</w:t>
            </w:r>
          </w:p>
        </w:tc>
        <w:tc>
          <w:tcPr>
            <w:tcW w:w="4169" w:type="dxa"/>
          </w:tcPr>
          <w:p w14:paraId="56010668" w14:textId="77777777" w:rsidR="00725123" w:rsidRDefault="00725123" w:rsidP="00D352F1">
            <w:r>
              <w:t>UTC time at the beginning of each annotation (</w:t>
            </w:r>
            <w:proofErr w:type="spellStart"/>
            <w:r w:rsidRPr="004E21D7">
              <w:rPr>
                <w:b/>
                <w:bCs/>
              </w:rPr>
              <w:t>FileBeginSec</w:t>
            </w:r>
            <w:proofErr w:type="spellEnd"/>
            <w:r>
              <w:t>)</w:t>
            </w:r>
          </w:p>
        </w:tc>
        <w:tc>
          <w:tcPr>
            <w:tcW w:w="2065" w:type="dxa"/>
          </w:tcPr>
          <w:p w14:paraId="005F94A2" w14:textId="77777777" w:rsidR="00725123" w:rsidRDefault="00725123" w:rsidP="00D352F1">
            <w:r>
              <w:t>Character string ISO formatted date/time</w:t>
            </w:r>
          </w:p>
        </w:tc>
      </w:tr>
      <w:tr w:rsidR="00725123" w14:paraId="21DA1D55" w14:textId="77777777" w:rsidTr="00D352F1">
        <w:tc>
          <w:tcPr>
            <w:tcW w:w="3116" w:type="dxa"/>
          </w:tcPr>
          <w:p w14:paraId="3BE50ED6" w14:textId="77777777" w:rsidR="00725123" w:rsidRPr="004E21D7" w:rsidRDefault="00725123" w:rsidP="00D352F1">
            <w:pPr>
              <w:rPr>
                <w:b/>
                <w:bCs/>
              </w:rPr>
            </w:pPr>
            <w:proofErr w:type="spellStart"/>
            <w:r w:rsidRPr="002E6980">
              <w:rPr>
                <w:b/>
                <w:bCs/>
              </w:rPr>
              <w:t>ClassSpecies</w:t>
            </w:r>
            <w:proofErr w:type="spellEnd"/>
          </w:p>
        </w:tc>
        <w:tc>
          <w:tcPr>
            <w:tcW w:w="4169" w:type="dxa"/>
          </w:tcPr>
          <w:p w14:paraId="5D76FDD5" w14:textId="77777777" w:rsidR="00725123" w:rsidRDefault="00725123" w:rsidP="00D352F1">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38F4C945" w14:textId="77777777" w:rsidR="00725123" w:rsidRDefault="00725123" w:rsidP="00D352F1">
            <w:r>
              <w:t>Character string</w:t>
            </w:r>
          </w:p>
        </w:tc>
      </w:tr>
      <w:tr w:rsidR="00725123" w14:paraId="0216B814" w14:textId="77777777" w:rsidTr="00D352F1">
        <w:tc>
          <w:tcPr>
            <w:tcW w:w="3116" w:type="dxa"/>
          </w:tcPr>
          <w:p w14:paraId="47A4015F" w14:textId="77777777" w:rsidR="00725123" w:rsidRPr="004E21D7" w:rsidRDefault="00725123" w:rsidP="00D352F1">
            <w:pPr>
              <w:rPr>
                <w:b/>
                <w:bCs/>
              </w:rPr>
            </w:pPr>
            <w:proofErr w:type="spellStart"/>
            <w:r>
              <w:rPr>
                <w:b/>
                <w:bCs/>
              </w:rPr>
              <w:t>AnnotationLevel</w:t>
            </w:r>
            <w:proofErr w:type="spellEnd"/>
          </w:p>
        </w:tc>
        <w:tc>
          <w:tcPr>
            <w:tcW w:w="4169" w:type="dxa"/>
          </w:tcPr>
          <w:p w14:paraId="79D57BE4" w14:textId="77777777" w:rsidR="00725123" w:rsidRPr="00B227C9" w:rsidRDefault="00725123" w:rsidP="00D352F1">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D352F1">
            <w:r>
              <w:t>Character string</w:t>
            </w:r>
          </w:p>
        </w:tc>
      </w:tr>
      <w:tr w:rsidR="00725123" w14:paraId="77D67603" w14:textId="77777777" w:rsidTr="00D352F1">
        <w:tc>
          <w:tcPr>
            <w:tcW w:w="3116" w:type="dxa"/>
          </w:tcPr>
          <w:p w14:paraId="3CA08379" w14:textId="77777777" w:rsidR="00725123" w:rsidRPr="004E21D7" w:rsidRDefault="00725123" w:rsidP="00D352F1">
            <w:pPr>
              <w:rPr>
                <w:b/>
                <w:bCs/>
              </w:rPr>
            </w:pPr>
            <w:r w:rsidRPr="002E6980">
              <w:rPr>
                <w:b/>
                <w:bCs/>
              </w:rPr>
              <w:t>KW</w:t>
            </w:r>
          </w:p>
        </w:tc>
        <w:tc>
          <w:tcPr>
            <w:tcW w:w="4169" w:type="dxa"/>
          </w:tcPr>
          <w:p w14:paraId="74E0993D" w14:textId="77777777" w:rsidR="00725123" w:rsidRDefault="00725123" w:rsidP="00D352F1">
            <w:r>
              <w:t xml:space="preserve">Indicator of </w:t>
            </w:r>
            <w:proofErr w:type="gramStart"/>
            <w:r>
              <w:t>whether or not</w:t>
            </w:r>
            <w:proofErr w:type="gramEnd"/>
            <w:r>
              <w:t xml:space="preserve"> the annotation denotated that the annotation represented a killer whale call</w:t>
            </w:r>
          </w:p>
        </w:tc>
        <w:tc>
          <w:tcPr>
            <w:tcW w:w="2065" w:type="dxa"/>
          </w:tcPr>
          <w:p w14:paraId="6763B9A9" w14:textId="77777777" w:rsidR="00725123" w:rsidRDefault="00725123" w:rsidP="00D352F1">
            <w:r>
              <w:t>Bool (0,1)</w:t>
            </w:r>
          </w:p>
        </w:tc>
      </w:tr>
      <w:tr w:rsidR="00725123" w14:paraId="6FCE72BF" w14:textId="77777777" w:rsidTr="00D352F1">
        <w:tc>
          <w:tcPr>
            <w:tcW w:w="3116" w:type="dxa"/>
          </w:tcPr>
          <w:p w14:paraId="797A4753" w14:textId="77777777" w:rsidR="00725123" w:rsidRPr="004E21D7" w:rsidRDefault="00725123" w:rsidP="00D352F1">
            <w:pPr>
              <w:rPr>
                <w:b/>
                <w:bCs/>
              </w:rPr>
            </w:pPr>
            <w:proofErr w:type="spellStart"/>
            <w:r w:rsidRPr="002E6980">
              <w:rPr>
                <w:b/>
                <w:bCs/>
              </w:rPr>
              <w:t>KW_certain</w:t>
            </w:r>
            <w:proofErr w:type="spellEnd"/>
          </w:p>
        </w:tc>
        <w:tc>
          <w:tcPr>
            <w:tcW w:w="4169" w:type="dxa"/>
          </w:tcPr>
          <w:p w14:paraId="630F2D44" w14:textId="77777777" w:rsidR="00725123" w:rsidRDefault="00725123" w:rsidP="00D352F1">
            <w:r>
              <w:t xml:space="preserve">Indicator of </w:t>
            </w:r>
            <w:proofErr w:type="gramStart"/>
            <w:r>
              <w:t>whether or not</w:t>
            </w:r>
            <w:proofErr w:type="gramEnd"/>
            <w:r>
              <w:t xml:space="preserve"> the annotator was certain that the annotation was a KW. This is often represented by a question mark in the annotations. For ONC data, </w:t>
            </w:r>
            <w:r>
              <w:lastRenderedPageBreak/>
              <w:t>annotators listed all potential species that the thought the call could come from.</w:t>
            </w:r>
          </w:p>
        </w:tc>
        <w:tc>
          <w:tcPr>
            <w:tcW w:w="2065" w:type="dxa"/>
          </w:tcPr>
          <w:p w14:paraId="58487C1E" w14:textId="77777777" w:rsidR="00725123" w:rsidRDefault="00725123" w:rsidP="00D352F1">
            <w:r>
              <w:lastRenderedPageBreak/>
              <w:t>Bool (NA,0,1)</w:t>
            </w:r>
          </w:p>
        </w:tc>
      </w:tr>
      <w:tr w:rsidR="00725123" w14:paraId="4CDF33AF" w14:textId="77777777" w:rsidTr="00D352F1">
        <w:tc>
          <w:tcPr>
            <w:tcW w:w="3116" w:type="dxa"/>
          </w:tcPr>
          <w:p w14:paraId="5E150026" w14:textId="77777777" w:rsidR="00725123" w:rsidRPr="004E21D7" w:rsidRDefault="00725123" w:rsidP="00D352F1">
            <w:pPr>
              <w:rPr>
                <w:b/>
                <w:bCs/>
              </w:rPr>
            </w:pPr>
            <w:r w:rsidRPr="002E6980">
              <w:rPr>
                <w:b/>
                <w:bCs/>
              </w:rPr>
              <w:t>Ecotype</w:t>
            </w:r>
          </w:p>
        </w:tc>
        <w:tc>
          <w:tcPr>
            <w:tcW w:w="4169" w:type="dxa"/>
          </w:tcPr>
          <w:p w14:paraId="66B387E5" w14:textId="7BAC2D66" w:rsidR="00725123" w:rsidRDefault="00725123" w:rsidP="00D352F1">
            <w:r>
              <w:t xml:space="preserve">Killer whale ecotype or population represented by the KW annotation, if known. </w:t>
            </w:r>
            <w:r w:rsidRPr="00470D7A">
              <w:rPr>
                <w:b/>
                <w:bCs/>
              </w:rPr>
              <w:t>SRKW</w:t>
            </w:r>
            <w:r>
              <w:t xml:space="preserve">- Southern Resident Killer Whale, </w:t>
            </w:r>
            <w:r w:rsidR="008C1944" w:rsidRPr="008C1944">
              <w:rPr>
                <w:b/>
                <w:bCs/>
              </w:rPr>
              <w:t>SAR</w:t>
            </w:r>
            <w:r w:rsidR="008C1944">
              <w:t xml:space="preserve">- Southern Alaska Residents, </w:t>
            </w:r>
            <w:r w:rsidRPr="00470D7A">
              <w:rPr>
                <w:b/>
                <w:bCs/>
              </w:rPr>
              <w:t>NRKW</w:t>
            </w:r>
            <w:r>
              <w:t xml:space="preserve">- Northern Resident Killer Whale, </w:t>
            </w:r>
            <w:r w:rsidR="008C1944" w:rsidRPr="008C1944">
              <w:rPr>
                <w:b/>
                <w:bCs/>
              </w:rPr>
              <w:t>BKW</w:t>
            </w:r>
            <w:r w:rsidR="008C1944">
              <w:t xml:space="preserve">- Bigg’s killer whale, </w:t>
            </w:r>
            <w:r>
              <w:t xml:space="preserve">or </w:t>
            </w:r>
            <w:r w:rsidRPr="00470D7A">
              <w:rPr>
                <w:b/>
                <w:bCs/>
              </w:rPr>
              <w:t>OKW</w:t>
            </w:r>
            <w:r>
              <w:t xml:space="preserve">- Offshore Killer </w:t>
            </w:r>
            <w:proofErr w:type="gramStart"/>
            <w:r>
              <w:t>Whale  or</w:t>
            </w:r>
            <w:proofErr w:type="gramEnd"/>
            <w:r>
              <w:t xml:space="preserve"> blank when no ecotype could be determined</w:t>
            </w:r>
          </w:p>
          <w:p w14:paraId="10715115" w14:textId="77777777" w:rsidR="00725123" w:rsidRDefault="00725123" w:rsidP="00D352F1"/>
        </w:tc>
        <w:tc>
          <w:tcPr>
            <w:tcW w:w="2065" w:type="dxa"/>
          </w:tcPr>
          <w:p w14:paraId="664053E4" w14:textId="77777777" w:rsidR="00725123" w:rsidRDefault="00725123" w:rsidP="00D352F1">
            <w:r>
              <w:t>Character string or NA</w:t>
            </w:r>
          </w:p>
        </w:tc>
      </w:tr>
      <w:tr w:rsidR="00725123" w14:paraId="4532C6DC" w14:textId="77777777" w:rsidTr="00D352F1">
        <w:tc>
          <w:tcPr>
            <w:tcW w:w="3116" w:type="dxa"/>
          </w:tcPr>
          <w:p w14:paraId="29CEA2F5" w14:textId="77777777" w:rsidR="00725123" w:rsidRPr="004E21D7" w:rsidRDefault="00725123" w:rsidP="00D352F1">
            <w:pPr>
              <w:rPr>
                <w:b/>
                <w:bCs/>
              </w:rPr>
            </w:pPr>
            <w:r w:rsidRPr="002E6980">
              <w:rPr>
                <w:b/>
                <w:bCs/>
              </w:rPr>
              <w:t>Data Provider</w:t>
            </w:r>
          </w:p>
        </w:tc>
        <w:tc>
          <w:tcPr>
            <w:tcW w:w="4169" w:type="dxa"/>
          </w:tcPr>
          <w:p w14:paraId="774E576F" w14:textId="77777777" w:rsidR="00725123" w:rsidRDefault="00725123" w:rsidP="00D352F1">
            <w:r>
              <w:t>Group providing the data</w:t>
            </w:r>
          </w:p>
        </w:tc>
        <w:tc>
          <w:tcPr>
            <w:tcW w:w="2065" w:type="dxa"/>
          </w:tcPr>
          <w:p w14:paraId="137D33A4" w14:textId="77777777" w:rsidR="00725123" w:rsidRDefault="00725123" w:rsidP="00D352F1">
            <w:r>
              <w:t>Character string</w:t>
            </w:r>
          </w:p>
        </w:tc>
      </w:tr>
      <w:tr w:rsidR="00725123" w14:paraId="2C2566B5" w14:textId="77777777" w:rsidTr="00D352F1">
        <w:tc>
          <w:tcPr>
            <w:tcW w:w="3116" w:type="dxa"/>
          </w:tcPr>
          <w:p w14:paraId="4803CD2C" w14:textId="77777777" w:rsidR="00725123" w:rsidRDefault="00725123" w:rsidP="00D352F1">
            <w:r w:rsidRPr="002E6980">
              <w:rPr>
                <w:b/>
                <w:bCs/>
              </w:rPr>
              <w:t>Dep</w:t>
            </w:r>
          </w:p>
        </w:tc>
        <w:tc>
          <w:tcPr>
            <w:tcW w:w="4169" w:type="dxa"/>
          </w:tcPr>
          <w:p w14:paraId="54E2F65D" w14:textId="77777777" w:rsidR="00725123" w:rsidRDefault="00725123" w:rsidP="00D352F1">
            <w:r>
              <w:t>Shorthand for the deployment location</w:t>
            </w:r>
          </w:p>
        </w:tc>
        <w:tc>
          <w:tcPr>
            <w:tcW w:w="2065" w:type="dxa"/>
          </w:tcPr>
          <w:p w14:paraId="22121E69" w14:textId="77777777" w:rsidR="00725123" w:rsidRDefault="00725123" w:rsidP="00D352F1">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r>
        <w:fldChar w:fldCharType="begin"/>
      </w:r>
      <w:r>
        <w:instrText xml:space="preserve"> SEQ Table \* ARABIC </w:instrText>
      </w:r>
      <w:r>
        <w:fldChar w:fldCharType="separate"/>
      </w:r>
      <w:r w:rsidR="008671E3">
        <w:rPr>
          <w:noProof/>
        </w:rPr>
        <w:t>2</w:t>
      </w:r>
      <w:r>
        <w:rPr>
          <w:noProof/>
        </w:rPr>
        <w:fldChar w:fldCharType="end"/>
      </w:r>
      <w:bookmarkEnd w:id="52"/>
      <w:r>
        <w:t xml:space="preserve"> Deployment summary for the data included in the detection and classification dataset. Annotation </w:t>
      </w:r>
      <w:proofErr w:type="gramStart"/>
      <w:r>
        <w:t>start</w:t>
      </w:r>
      <w:proofErr w:type="gramEnd"/>
      <w:r>
        <w:t xml:space="preserve">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WVanIsl</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NorthBc</w:t>
            </w:r>
            <w:proofErr w:type="spellEnd"/>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w:t>
            </w:r>
            <w:proofErr w:type="spellEnd"/>
            <w:r w:rsidRPr="00D321AB">
              <w:rPr>
                <w:rFonts w:ascii="Calibri" w:eastAsia="Times New Roman" w:hAnsi="Calibri" w:cs="Calibri"/>
                <w:color w:val="000000"/>
              </w:rPr>
              <w:t xml:space="preserve">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Pt</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oundTrap</w:t>
            </w:r>
            <w:proofErr w:type="spellEnd"/>
            <w:r w:rsidRPr="00D321AB">
              <w:rPr>
                <w:rFonts w:ascii="Calibri" w:eastAsia="Times New Roman" w:hAnsi="Calibri" w:cs="Calibri"/>
                <w:color w:val="000000"/>
              </w:rPr>
              <w:t xml:space="preserve">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wanChan</w:t>
            </w:r>
            <w:proofErr w:type="spellEnd"/>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r w:rsidRPr="00D321AB">
              <w:rPr>
                <w:rFonts w:ascii="Calibri" w:eastAsia="Times New Roman" w:hAnsi="Calibri" w:cs="Calibri"/>
                <w:color w:val="000000"/>
              </w:rPr>
              <w:t xml:space="preserve"> (East Point), </w:t>
            </w:r>
            <w:proofErr w:type="spellStart"/>
            <w:r w:rsidRPr="00D321AB">
              <w:rPr>
                <w:rFonts w:ascii="Calibri" w:eastAsia="Times New Roman" w:hAnsi="Calibri" w:cs="Calibri"/>
                <w:color w:val="000000"/>
              </w:rPr>
              <w:t>Saturna</w:t>
            </w:r>
            <w:proofErr w:type="spellEnd"/>
            <w:r w:rsidRPr="00D321AB">
              <w:rPr>
                <w:rFonts w:ascii="Calibri" w:eastAsia="Times New Roman" w:hAnsi="Calibri" w:cs="Calibri"/>
                <w:color w:val="000000"/>
              </w:rPr>
              <w:t xml:space="preserve">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w:t>
            </w:r>
            <w:proofErr w:type="spellStart"/>
            <w:r w:rsidRPr="00D321AB">
              <w:rPr>
                <w:rFonts w:ascii="Calibri" w:eastAsia="Times New Roman" w:hAnsi="Calibri" w:cs="Calibri"/>
                <w:color w:val="000000"/>
              </w:rPr>
              <w:t>Soncics</w:t>
            </w:r>
            <w:proofErr w:type="spellEnd"/>
            <w:r w:rsidRPr="00D321AB">
              <w:rPr>
                <w:rFonts w:ascii="Calibri" w:eastAsia="Times New Roman" w:hAnsi="Calibri" w:cs="Calibri"/>
                <w:color w:val="000000"/>
              </w:rPr>
              <w:t xml:space="preserve">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4A1E5202"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w:t>
      </w:r>
      <w:r w:rsidR="00794697">
        <w:t>’</w:t>
      </w:r>
      <w:r w:rsidR="00B227C9">
        <w:t>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510"/>
        <w:gridCol w:w="237"/>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10B7AE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w:t>
            </w:r>
            <w:r w:rsidR="00794697">
              <w:rPr>
                <w:rFonts w:ascii="Calibri" w:eastAsia="Times New Roman" w:hAnsi="Calibri" w:cs="Calibri"/>
                <w:b/>
                <w:bCs/>
                <w:color w:val="000000"/>
              </w:rPr>
              <w:t>’</w:t>
            </w:r>
            <w:r w:rsidRPr="00A93FC2">
              <w:rPr>
                <w:rFonts w:ascii="Calibri" w:eastAsia="Times New Roman" w:hAnsi="Calibri" w:cs="Calibri"/>
                <w:b/>
                <w:bCs/>
                <w:color w:val="000000"/>
              </w:rPr>
              <w:t>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WVanIsl</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NorthBc</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CarmanahPt</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SwanChan</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Tekteksen</w:t>
            </w:r>
            <w:proofErr w:type="spellEnd"/>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0E9E753B" w14:textId="77777777" w:rsidR="00C10AA3" w:rsidRDefault="0061294A" w:rsidP="00C10AA3">
      <w:pPr>
        <w:pStyle w:val="Bibliography"/>
      </w:pPr>
      <w:r>
        <w:fldChar w:fldCharType="begin"/>
      </w:r>
      <w:r w:rsidR="00C10AA3">
        <w:instrText xml:space="preserve"> ADDIN ZOTERO_BIBL {"uncited":[],"omitted":[],"custom":[]} CSL_BIBLIOGRAPHY </w:instrText>
      </w:r>
      <w:r>
        <w:fldChar w:fldCharType="separate"/>
      </w:r>
      <w:r w:rsidR="00C10AA3">
        <w:t xml:space="preserve">Au, W. W. L., Ford, J. K. B., Horne, J. K., &amp; Allman, K. A. N. (2004). Echolocation signals of free-ranging killer whales (Orcinus orca) and modeling of foraging for chinook salmon (Oncorhynchus tshawytscha). </w:t>
      </w:r>
      <w:r w:rsidR="00C10AA3">
        <w:rPr>
          <w:i/>
          <w:iCs/>
        </w:rPr>
        <w:t>The Journal of the Acoustical Society of America</w:t>
      </w:r>
      <w:r w:rsidR="00C10AA3">
        <w:t xml:space="preserve">, </w:t>
      </w:r>
      <w:r w:rsidR="00C10AA3">
        <w:rPr>
          <w:i/>
          <w:iCs/>
        </w:rPr>
        <w:t>115</w:t>
      </w:r>
      <w:r w:rsidR="00C10AA3">
        <w:t>(2), 901–909. https://doi.org/10.1121/1.1642628</w:t>
      </w:r>
    </w:p>
    <w:p w14:paraId="70040FA7" w14:textId="77777777" w:rsidR="00C10AA3" w:rsidRDefault="00C10AA3" w:rsidP="00C10AA3">
      <w:pPr>
        <w:pStyle w:val="Bibliography"/>
      </w:pPr>
      <w:r>
        <w:t xml:space="preserve">Baird, R. W., &amp; Stacey, P. J. (1988). Variation in saddle patch pigmentation in populations of killer whales (Orcinus orca) from British Columbia, Alaska, and Washington State. </w:t>
      </w:r>
      <w:r>
        <w:rPr>
          <w:i/>
          <w:iCs/>
        </w:rPr>
        <w:t>Canadian Journal of Zoology</w:t>
      </w:r>
      <w:r>
        <w:t xml:space="preserve">, </w:t>
      </w:r>
      <w:r>
        <w:rPr>
          <w:i/>
          <w:iCs/>
        </w:rPr>
        <w:t>66</w:t>
      </w:r>
      <w:r>
        <w:t>(11), 2582–2585. https://doi.org/10.1139/z88-380</w:t>
      </w:r>
    </w:p>
    <w:p w14:paraId="66D974D9" w14:textId="77777777" w:rsidR="00C10AA3" w:rsidRDefault="00C10AA3" w:rsidP="00C10AA3">
      <w:pPr>
        <w:pStyle w:val="Bibliography"/>
      </w:pPr>
      <w:r>
        <w:t xml:space="preserve">Balcomb III, K. C., &amp; Bigg, M. A. (1986). Population biology of the three resident killer whale pods in Puget Sound and off southern Vancouver Island. </w:t>
      </w:r>
      <w:r>
        <w:rPr>
          <w:i/>
          <w:iCs/>
        </w:rPr>
        <w:t>Behavioral Biology of Killer Whales. Alan R. Liss, New York, New York</w:t>
      </w:r>
      <w:r>
        <w:t>, 85–95.</w:t>
      </w:r>
    </w:p>
    <w:p w14:paraId="3F649A59" w14:textId="77777777" w:rsidR="00C10AA3" w:rsidRDefault="00C10AA3" w:rsidP="00C10AA3">
      <w:pPr>
        <w:pStyle w:val="Bibliography"/>
      </w:pPr>
      <w:r>
        <w:t xml:space="preserve">Barrett-Lennard, L. G., &amp; Ellis, G. M. (n.d.). </w:t>
      </w:r>
      <w:r>
        <w:rPr>
          <w:i/>
          <w:iCs/>
        </w:rPr>
        <w:t>Population Structure and Genetic Variability in Northeastern Pacific Killer Whales: Towards an Assessment of Population Viability</w:t>
      </w:r>
      <w:r>
        <w:t>.</w:t>
      </w:r>
    </w:p>
    <w:p w14:paraId="1182294B" w14:textId="77777777" w:rsidR="00C10AA3" w:rsidRDefault="00C10AA3" w:rsidP="00C10AA3">
      <w:pPr>
        <w:pStyle w:val="Bibliography"/>
      </w:pPr>
      <w:r>
        <w:t xml:space="preserve">Barrett-lennard, L. G., Ford, J. K. B., &amp; Heise, K. A. (1996). The mixed blessing of echolocation: Differences in sonar use by fish-eating and mammal-eating killer whales. </w:t>
      </w:r>
      <w:r>
        <w:rPr>
          <w:i/>
          <w:iCs/>
        </w:rPr>
        <w:t>Animal Behaviour</w:t>
      </w:r>
      <w:r>
        <w:t xml:space="preserve">, </w:t>
      </w:r>
      <w:r>
        <w:rPr>
          <w:i/>
          <w:iCs/>
        </w:rPr>
        <w:t>51</w:t>
      </w:r>
      <w:r>
        <w:t>(3), 553–565. https://doi.org/10.1006/anbe.1996.0059</w:t>
      </w:r>
    </w:p>
    <w:p w14:paraId="4976D75F" w14:textId="77777777" w:rsidR="00C10AA3" w:rsidRDefault="00C10AA3" w:rsidP="00C10AA3">
      <w:pPr>
        <w:pStyle w:val="Bibliography"/>
      </w:pPr>
      <w:r>
        <w:t xml:space="preserve">Bergler, C., Schröter, H., Cheng, R. X., Barth, V., Weber, M., Nöth, E., Hofer, H., &amp; Maier, A. (2019). ORCA-SPOT: An Automatic Killer Whale Sound Detection Toolkit Using Deep Learning. </w:t>
      </w:r>
      <w:r>
        <w:rPr>
          <w:i/>
          <w:iCs/>
        </w:rPr>
        <w:t>Scientific Reports</w:t>
      </w:r>
      <w:r>
        <w:t xml:space="preserve">, </w:t>
      </w:r>
      <w:r>
        <w:rPr>
          <w:i/>
          <w:iCs/>
        </w:rPr>
        <w:t>9</w:t>
      </w:r>
      <w:r>
        <w:t>(1), 10997. https://doi.org/10.1038/s41598-019-47335-w</w:t>
      </w:r>
    </w:p>
    <w:p w14:paraId="6F312908" w14:textId="77777777" w:rsidR="00C10AA3" w:rsidRDefault="00C10AA3" w:rsidP="00C10AA3">
      <w:pPr>
        <w:pStyle w:val="Bibliography"/>
      </w:pPr>
      <w:r>
        <w:t xml:space="preserve">Biffard, B., Morgan, M., Muzi, L., Dakin, T., &amp; Buren, P. V. (2022). An Integrated Hydrophone Calibration System for Ocean Observing: ONC HydroCal. </w:t>
      </w:r>
      <w:r>
        <w:rPr>
          <w:i/>
          <w:iCs/>
        </w:rPr>
        <w:t>OCEANS 2022, Hampton Roads</w:t>
      </w:r>
      <w:r>
        <w:t>, 1–5. https://doi.org/10.1109/OCEANS47191.2022.9976955</w:t>
      </w:r>
    </w:p>
    <w:p w14:paraId="4C0009B9" w14:textId="77777777" w:rsidR="00C10AA3" w:rsidRDefault="00C10AA3" w:rsidP="00C10AA3">
      <w:pPr>
        <w:pStyle w:val="Bibliography"/>
      </w:pPr>
      <w:r>
        <w:lastRenderedPageBreak/>
        <w:t xml:space="preserve">Blanchet, M.-A., Vincent, C., Womble, J. N., Steingass, S. M., &amp; Desportes, G. (2021). Harbour Seals: Population Structure, Status, and Threats in a Rapidly Changing Environment. </w:t>
      </w:r>
      <w:r>
        <w:rPr>
          <w:i/>
          <w:iCs/>
        </w:rPr>
        <w:t>Oceans</w:t>
      </w:r>
      <w:r>
        <w:t xml:space="preserve">, </w:t>
      </w:r>
      <w:r>
        <w:rPr>
          <w:i/>
          <w:iCs/>
        </w:rPr>
        <w:t>2</w:t>
      </w:r>
      <w:r>
        <w:t>(1), Article 1. https://doi.org/10.3390/oceans2010003</w:t>
      </w:r>
    </w:p>
    <w:p w14:paraId="3881D4C0" w14:textId="77777777" w:rsidR="00C10AA3" w:rsidRDefault="00C10AA3" w:rsidP="00C10AA3">
      <w:pPr>
        <w:pStyle w:val="Bibliography"/>
      </w:pPr>
      <w:r>
        <w:t xml:space="preserve">Brookes, K. L., Bailey, H., &amp; Thompson, P. M. (2013). Predictions from harbor porpoise habitat association models are confirmed by long-term passive acoustic monitoringa). </w:t>
      </w:r>
      <w:r>
        <w:rPr>
          <w:i/>
          <w:iCs/>
        </w:rPr>
        <w:t>The Journal of the Acoustical Society of America</w:t>
      </w:r>
      <w:r>
        <w:t xml:space="preserve">, </w:t>
      </w:r>
      <w:r>
        <w:rPr>
          <w:i/>
          <w:iCs/>
        </w:rPr>
        <w:t>134</w:t>
      </w:r>
      <w:r>
        <w:t>(3), 2523–2533. https://doi.org/10.1121/1.4816577</w:t>
      </w:r>
    </w:p>
    <w:p w14:paraId="67CB9BB8" w14:textId="77777777" w:rsidR="00C10AA3" w:rsidRDefault="00C10AA3" w:rsidP="00C10AA3">
      <w:pPr>
        <w:pStyle w:val="Bibliography"/>
      </w:pPr>
      <w:r>
        <w:t xml:space="preserve">Burnham, R. E., &amp; Vagle, S. (2023). Interference of Communication and Echolocation of Southern Resident Killer Whales. In A. N. Popper, J. Sisneros, A. D. Hawkins, &amp; F. Thomsen (Eds.), </w:t>
      </w:r>
      <w:r>
        <w:rPr>
          <w:i/>
          <w:iCs/>
        </w:rPr>
        <w:t>The Effects of Noise on Aquatic Life: Principles and Practical Considerations</w:t>
      </w:r>
      <w:r>
        <w:t xml:space="preserve"> (pp. 1–14). Springer International Publishing. https://doi.org/10.1007/978-3-031-10417-6_22-1</w:t>
      </w:r>
    </w:p>
    <w:p w14:paraId="0921D71C" w14:textId="77777777" w:rsidR="00C10AA3" w:rsidRDefault="00C10AA3" w:rsidP="00C10AA3">
      <w:pPr>
        <w:pStyle w:val="Bibliography"/>
      </w:pPr>
      <w:r>
        <w:t xml:space="preserve">Deecke, V. B., Barrett-Lennard, L. G., Spong, P., &amp; Ford, J. K. B. (2010). The structure of stereotyped calls reflects kinship and social affiliation in resident killer whales (Orcinus orca). </w:t>
      </w:r>
      <w:r>
        <w:rPr>
          <w:i/>
          <w:iCs/>
        </w:rPr>
        <w:t>Naturwissenschaften</w:t>
      </w:r>
      <w:r>
        <w:t xml:space="preserve">, </w:t>
      </w:r>
      <w:r>
        <w:rPr>
          <w:i/>
          <w:iCs/>
        </w:rPr>
        <w:t>97</w:t>
      </w:r>
      <w:r>
        <w:t>(5), 513–518. https://doi.org/10.1007/s00114-010-0657-z</w:t>
      </w:r>
    </w:p>
    <w:p w14:paraId="72460AE9" w14:textId="77777777" w:rsidR="00C10AA3" w:rsidRDefault="00C10AA3" w:rsidP="00C10AA3">
      <w:pPr>
        <w:pStyle w:val="Bibliography"/>
      </w:pPr>
      <w:r>
        <w:t xml:space="preserve">Deecke, V. B., Ford, J. K. B., &amp; Slater, P. J. B. (2005). The vocal behaviour of mammal-eating killer whales: Communicating with costly calls. </w:t>
      </w:r>
      <w:r>
        <w:rPr>
          <w:i/>
          <w:iCs/>
        </w:rPr>
        <w:t>Animal Behaviour</w:t>
      </w:r>
      <w:r>
        <w:t xml:space="preserve">, </w:t>
      </w:r>
      <w:r>
        <w:rPr>
          <w:i/>
          <w:iCs/>
        </w:rPr>
        <w:t>69</w:t>
      </w:r>
      <w:r>
        <w:t>(2), 395–405. https://doi.org/10.1016/j.anbehav.2004.04.014</w:t>
      </w:r>
    </w:p>
    <w:p w14:paraId="041D8043" w14:textId="77777777" w:rsidR="00C10AA3" w:rsidRDefault="00C10AA3" w:rsidP="00C10AA3">
      <w:pPr>
        <w:pStyle w:val="Bibliography"/>
      </w:pPr>
      <w:r>
        <w:t xml:space="preserve">Filatova, O. A., Miller, P. J. O., Yurk, H., Samarra, F. I. P., Hoyt, E., Ford, J. K. B., Matkin, C. O., &amp; Barrett-Lennard, L. G. (2015). Killer whale call frequency is similar across the oceans, but varies across sympatric ecotypes. </w:t>
      </w:r>
      <w:r>
        <w:rPr>
          <w:i/>
          <w:iCs/>
        </w:rPr>
        <w:t>The Journal of the Acoustical Society of America</w:t>
      </w:r>
      <w:r>
        <w:t xml:space="preserve">, </w:t>
      </w:r>
      <w:r>
        <w:rPr>
          <w:i/>
          <w:iCs/>
        </w:rPr>
        <w:t>138</w:t>
      </w:r>
      <w:r>
        <w:t>(1), 251–257. https://doi.org/10.1121/1.4922704</w:t>
      </w:r>
    </w:p>
    <w:p w14:paraId="7ACE484D" w14:textId="77777777" w:rsidR="00C10AA3" w:rsidRDefault="00C10AA3" w:rsidP="00C10AA3">
      <w:pPr>
        <w:pStyle w:val="Bibliography"/>
      </w:pPr>
      <w:r>
        <w:t xml:space="preserve">Foote, A. D., &amp; Nystuen, J. A. (2008). Variation in call pitch among killer whale ecotypes. </w:t>
      </w:r>
      <w:r>
        <w:rPr>
          <w:i/>
          <w:iCs/>
        </w:rPr>
        <w:t>The Journal of the Acoustical Society of America</w:t>
      </w:r>
      <w:r>
        <w:t xml:space="preserve">, </w:t>
      </w:r>
      <w:r>
        <w:rPr>
          <w:i/>
          <w:iCs/>
        </w:rPr>
        <w:t>123</w:t>
      </w:r>
      <w:r>
        <w:t>(3), 1747–1752. https://doi.org/10.1121/1.2836752</w:t>
      </w:r>
    </w:p>
    <w:p w14:paraId="56B8BA7E" w14:textId="77777777" w:rsidR="00C10AA3" w:rsidRDefault="00C10AA3" w:rsidP="00C10AA3">
      <w:pPr>
        <w:pStyle w:val="Bibliography"/>
      </w:pPr>
      <w:r>
        <w:t xml:space="preserve">Ford, J. K. (1987). </w:t>
      </w:r>
      <w:r>
        <w:rPr>
          <w:i/>
          <w:iCs/>
        </w:rPr>
        <w:t>A catalogue of underwater calls produced by killer whales (Orcinus orca) in British Columbia</w:t>
      </w:r>
      <w:r>
        <w:t xml:space="preserve"> (Canadian Data Report of Fisheries and Aquatic Sciences 633; p. 165). Department of </w:t>
      </w:r>
      <w:r>
        <w:lastRenderedPageBreak/>
        <w:t>Fisheries and Oceans,. https://www.researchgate.net/publication/285709635_A_catalogue_of_underwater_calls_produced_by_killer_whales_Orcinus_orca_in_British_Columbia</w:t>
      </w:r>
    </w:p>
    <w:p w14:paraId="07D74BD1" w14:textId="77777777" w:rsidR="00C10AA3" w:rsidRDefault="00C10AA3" w:rsidP="00C10AA3">
      <w:pPr>
        <w:pStyle w:val="Bibliography"/>
      </w:pPr>
      <w:r>
        <w:t xml:space="preserve">Ford, J. K. B. (1991). Vocal traditions among resident killer whales (Orcinus orca) in coastal waters of British Columbia. </w:t>
      </w:r>
      <w:r>
        <w:rPr>
          <w:i/>
          <w:iCs/>
        </w:rPr>
        <w:t>Canadian Journal of Zoology</w:t>
      </w:r>
      <w:r>
        <w:t xml:space="preserve">, </w:t>
      </w:r>
      <w:r>
        <w:rPr>
          <w:i/>
          <w:iCs/>
        </w:rPr>
        <w:t>69</w:t>
      </w:r>
      <w:r>
        <w:t>(6), 1454–1483. https://doi.org/10.1139/z91-206</w:t>
      </w:r>
    </w:p>
    <w:p w14:paraId="698454CF" w14:textId="77777777" w:rsidR="00C10AA3" w:rsidRDefault="00C10AA3" w:rsidP="00C10AA3">
      <w:pPr>
        <w:pStyle w:val="Bibliography"/>
      </w:pPr>
      <w:r>
        <w:t xml:space="preserve">Ford, J. K. B., &amp; Ellis, G. M. (2014). You Are What You Eat: Foraging Specializations and Their Influence on the Social Organization and Behavior of Killer Whales. In J. Yamagiwa &amp; L. Karczmarski (Eds.), </w:t>
      </w:r>
      <w:r>
        <w:rPr>
          <w:i/>
          <w:iCs/>
        </w:rPr>
        <w:t>Primates and Cetaceans: Field Research and Conservation of Complex Mammalian Societies</w:t>
      </w:r>
      <w:r>
        <w:t xml:space="preserve"> (pp. 75–98). Springer Japan. https://doi.org/10.1007/978-4-431-54523-1_4</w:t>
      </w:r>
    </w:p>
    <w:p w14:paraId="14B678C5" w14:textId="77777777" w:rsidR="00C10AA3" w:rsidRDefault="00C10AA3" w:rsidP="00C10AA3">
      <w:pPr>
        <w:pStyle w:val="Bibliography"/>
      </w:pPr>
      <w:r>
        <w:t xml:space="preserve">Ford, J. K. B., Pilkington, J. F., Reira, A., Otsuki, M., Gisborne, B., Abernethy, R. M., Stredulinsky, E. H., Towers, J. R., &amp; Ellis, G. M. (2017). </w:t>
      </w:r>
      <w:r>
        <w:rPr>
          <w:i/>
          <w:iCs/>
        </w:rPr>
        <w:t>Habitats of Special Importance to Resident Killer Whales (Orcinus orca) off the West Coast of Canada</w:t>
      </w:r>
      <w:r>
        <w:t xml:space="preserve">. </w:t>
      </w:r>
      <w:r>
        <w:rPr>
          <w:i/>
          <w:iCs/>
        </w:rPr>
        <w:t>DFO Can. Sci. Advis. Sec. Res. Doc. 2017/035</w:t>
      </w:r>
      <w:r>
        <w:t>, viii + 57 p.</w:t>
      </w:r>
    </w:p>
    <w:p w14:paraId="3743E2CD" w14:textId="77777777" w:rsidR="00C10AA3" w:rsidRDefault="00C10AA3" w:rsidP="00C10AA3">
      <w:pPr>
        <w:pStyle w:val="Bibliography"/>
      </w:pPr>
      <w:r>
        <w:t xml:space="preserve">Ford, J. K., Ellis, G. M., Barrett-Lennard, L. G., Morton, A. B., Palm, R. S., &amp; Balcomb III, K. C. (1998). Dietary specialization in two sympatric populations of killer whales (Orcinus orca) in coastal British Columbia and adjacent waters. </w:t>
      </w:r>
      <w:r>
        <w:rPr>
          <w:i/>
          <w:iCs/>
        </w:rPr>
        <w:t>Canadian Journal of Zoology</w:t>
      </w:r>
      <w:r>
        <w:t xml:space="preserve">, </w:t>
      </w:r>
      <w:r>
        <w:rPr>
          <w:i/>
          <w:iCs/>
        </w:rPr>
        <w:t>76</w:t>
      </w:r>
      <w:r>
        <w:t>(8), 1456–1471. https://doi.org/10.1139/z98-089</w:t>
      </w:r>
    </w:p>
    <w:p w14:paraId="4260A605" w14:textId="77777777" w:rsidR="00C10AA3" w:rsidRDefault="00C10AA3" w:rsidP="00C10AA3">
      <w:pPr>
        <w:pStyle w:val="Bibliography"/>
      </w:pPr>
      <w:r>
        <w:t xml:space="preserve">Gillespie, D., Caillat, M., Gordon, J., &amp; White, P. (2013). Automatic detection and classification of odontocete whistlesa). </w:t>
      </w:r>
      <w:r>
        <w:rPr>
          <w:i/>
          <w:iCs/>
        </w:rPr>
        <w:t>The Journal of the Acoustical Society of America</w:t>
      </w:r>
      <w:r>
        <w:t xml:space="preserve">, </w:t>
      </w:r>
      <w:r>
        <w:rPr>
          <w:i/>
          <w:iCs/>
        </w:rPr>
        <w:t>134</w:t>
      </w:r>
      <w:r>
        <w:t>(3), 2427–2437. https://doi.org/10.1121/1.4816555</w:t>
      </w:r>
    </w:p>
    <w:p w14:paraId="10CDD59A" w14:textId="77777777" w:rsidR="00C10AA3" w:rsidRDefault="00C10AA3" w:rsidP="00C10AA3">
      <w:pPr>
        <w:pStyle w:val="Bibliography"/>
      </w:pPr>
      <w:r>
        <w:t xml:space="preserve">Gillespie, D., Mellinger, D. K., Gordon, J., McLaren, D., Redmond, P., McHugh, R., Trinder, P., Deng, X., &amp; Thode, A. (2009). PAMGUARD: Semiautomated, open source software for real‐time acoustic </w:t>
      </w:r>
      <w:r>
        <w:lastRenderedPageBreak/>
        <w:t xml:space="preserve">detection and localization of cetaceans. </w:t>
      </w:r>
      <w:r>
        <w:rPr>
          <w:i/>
          <w:iCs/>
        </w:rPr>
        <w:t>The Journal of the Acoustical Society of America</w:t>
      </w:r>
      <w:r>
        <w:t xml:space="preserve">, </w:t>
      </w:r>
      <w:r>
        <w:rPr>
          <w:i/>
          <w:iCs/>
        </w:rPr>
        <w:t>125</w:t>
      </w:r>
      <w:r>
        <w:t>(4_Supplement), 2547. https://doi.org/10.1121/1.4808713</w:t>
      </w:r>
    </w:p>
    <w:p w14:paraId="438828DF" w14:textId="77777777" w:rsidR="00C10AA3" w:rsidRDefault="00C10AA3" w:rsidP="00C10AA3">
      <w:pPr>
        <w:pStyle w:val="Bibliography"/>
      </w:pPr>
      <w:r>
        <w:t xml:space="preserve">Gudivada, V. N., Apon, A., &amp; Ding, J. (2017). </w:t>
      </w:r>
      <w:r>
        <w:rPr>
          <w:i/>
          <w:iCs/>
        </w:rPr>
        <w:t>Data Quality Considerations for Big Data and Machine Learning: Going Beyond Data Cleaning and Transformations</w:t>
      </w:r>
      <w:r>
        <w:t>.</w:t>
      </w:r>
    </w:p>
    <w:p w14:paraId="5994C821" w14:textId="77777777" w:rsidR="00C10AA3" w:rsidRDefault="00C10AA3" w:rsidP="00C10AA3">
      <w:pPr>
        <w:pStyle w:val="Bibliography"/>
      </w:pPr>
      <w:r>
        <w:t xml:space="preserve">Helble, T. A., Ierley, G. R., D’Spain, G. L., Roch, M. A., &amp; Hildebrand, J. A. (2012). A generalized power-law detection algorithm for humpback whale vocalizations. </w:t>
      </w:r>
      <w:r>
        <w:rPr>
          <w:i/>
          <w:iCs/>
        </w:rPr>
        <w:t>The Journal of the Acoustical Society of America</w:t>
      </w:r>
      <w:r>
        <w:t xml:space="preserve">, </w:t>
      </w:r>
      <w:r>
        <w:rPr>
          <w:i/>
          <w:iCs/>
        </w:rPr>
        <w:t>131</w:t>
      </w:r>
      <w:r>
        <w:t>(4), 2682–2699. https://doi.org/10.1121/1.3685790</w:t>
      </w:r>
    </w:p>
    <w:p w14:paraId="3BCE8104" w14:textId="77777777" w:rsidR="00C10AA3" w:rsidRDefault="00C10AA3" w:rsidP="00C10AA3">
      <w:pPr>
        <w:pStyle w:val="Bibliography"/>
      </w:pPr>
      <w:r>
        <w:t xml:space="preserve">Janik, V. M. (2009). Chapter 4 Acoustic Communication in Delphinids. In </w:t>
      </w:r>
      <w:r>
        <w:rPr>
          <w:i/>
          <w:iCs/>
        </w:rPr>
        <w:t>Advances in the Study of Behavior</w:t>
      </w:r>
      <w:r>
        <w:t xml:space="preserve"> (Vol. 40, pp. 123–157). Academic Press. https://doi.org/10.1016/S0065-3454(09)40004-4</w:t>
      </w:r>
    </w:p>
    <w:p w14:paraId="7C3846EC" w14:textId="77777777" w:rsidR="00C10AA3" w:rsidRDefault="00C10AA3" w:rsidP="00C10AA3">
      <w:pPr>
        <w:pStyle w:val="Bibliography"/>
      </w:pPr>
      <w:r>
        <w:t xml:space="preserve">Joy, R., Tollit, D., Wood, J., MacGillivray, A., Li, Z., Trounce, K., &amp; Robinson, O. (2019). Potential Benefits of Vessel Slowdowns on Endangered Southern Resident Killer Whales. </w:t>
      </w:r>
      <w:r>
        <w:rPr>
          <w:i/>
          <w:iCs/>
        </w:rPr>
        <w:t>Frontiers in Marine Science</w:t>
      </w:r>
      <w:r>
        <w:t xml:space="preserve">, </w:t>
      </w:r>
      <w:r>
        <w:rPr>
          <w:i/>
          <w:iCs/>
        </w:rPr>
        <w:t>6</w:t>
      </w:r>
      <w:r>
        <w:t>. https://doi.org/10.3389/fmars.2019.00344</w:t>
      </w:r>
    </w:p>
    <w:p w14:paraId="1605CF16" w14:textId="77777777" w:rsidR="00C10AA3" w:rsidRDefault="00C10AA3" w:rsidP="00C10AA3">
      <w:pPr>
        <w:pStyle w:val="Bibliography"/>
      </w:pPr>
      <w:r>
        <w:t xml:space="preserve">Kirsebom, O. S., Frazao, F., Padovese, B., Sakib, S., Su, Y., &amp; Matwin, S. (2022). MERIDIAN open-source software for deep learning-based acoustic data analysis. </w:t>
      </w:r>
      <w:r>
        <w:rPr>
          <w:i/>
          <w:iCs/>
        </w:rPr>
        <w:t>The Journal of the Acoustical Society of America</w:t>
      </w:r>
      <w:r>
        <w:t xml:space="preserve">, </w:t>
      </w:r>
      <w:r>
        <w:rPr>
          <w:i/>
          <w:iCs/>
        </w:rPr>
        <w:t>151</w:t>
      </w:r>
      <w:r>
        <w:t>(4_Supplement), A27. https://doi.org/10.1121/10.0010545</w:t>
      </w:r>
    </w:p>
    <w:p w14:paraId="77E64280" w14:textId="77777777" w:rsidR="00C10AA3" w:rsidRDefault="00C10AA3" w:rsidP="00C10AA3">
      <w:pPr>
        <w:pStyle w:val="Bibliography"/>
      </w:pPr>
      <w:r>
        <w:t xml:space="preserve">Kotila, M., Suominen, K. M., Vasko, V. V., Blomberg, A. S., Lehikoinen, A., Andersson, T., Aspi, J., Cederberg, T., Hänninen, J., Inkinen, J., Koskinen, J., Lundberg, G., Mäkinen, K., Rontti, M., Snickars, M., Solbakken, J., Sundell, J., Syvänperä, I., Vuorenmaa, S., … Lilley, T. M. (2023). Large-scale long-term passive-acoustic monitoring reveals spatio-temporal activity patterns of boreal bats. </w:t>
      </w:r>
      <w:r>
        <w:rPr>
          <w:i/>
          <w:iCs/>
        </w:rPr>
        <w:t>Ecography</w:t>
      </w:r>
      <w:r>
        <w:t xml:space="preserve">, </w:t>
      </w:r>
      <w:r>
        <w:rPr>
          <w:i/>
          <w:iCs/>
        </w:rPr>
        <w:t>2023</w:t>
      </w:r>
      <w:r>
        <w:t>(6), e06617. https://doi.org/10.1111/ecog.06617</w:t>
      </w:r>
    </w:p>
    <w:p w14:paraId="57921B97" w14:textId="77777777" w:rsidR="00C10AA3" w:rsidRDefault="00C10AA3" w:rsidP="00C10AA3">
      <w:pPr>
        <w:pStyle w:val="Bibliography"/>
      </w:pPr>
      <w:r>
        <w:t xml:space="preserve">Lacy, R. C., Williams, R., Ashe, E., Balcomb III, K. C., Brent, L. J. N., Clark, C. W., Croft, D. P., Giles, D. A., MacDuffee, M., &amp; Paquet, P. C. (2017). Evaluating anthropogenic threats to endangered killer </w:t>
      </w:r>
      <w:r>
        <w:lastRenderedPageBreak/>
        <w:t xml:space="preserve">whales to inform effective recovery plans. </w:t>
      </w:r>
      <w:r>
        <w:rPr>
          <w:i/>
          <w:iCs/>
        </w:rPr>
        <w:t>Scientific Reports</w:t>
      </w:r>
      <w:r>
        <w:t xml:space="preserve">, </w:t>
      </w:r>
      <w:r>
        <w:rPr>
          <w:i/>
          <w:iCs/>
        </w:rPr>
        <w:t>7</w:t>
      </w:r>
      <w:r>
        <w:t>(1), 14119. https://doi.org/10.1038/s41598-017-14471-0</w:t>
      </w:r>
    </w:p>
    <w:p w14:paraId="1B3949B2" w14:textId="77777777" w:rsidR="00C10AA3" w:rsidRDefault="00C10AA3" w:rsidP="00C10AA3">
      <w:pPr>
        <w:pStyle w:val="Bibliography"/>
      </w:pPr>
      <w:r>
        <w:t xml:space="preserve">Leu, A. A., Hildebrand, J. A., Rice, A., Baumann-Pickering, S., &amp; Frasier, K. E. (2022). Echolocation click discrimination for three killer whale ecotypes in the Northeastern Pacific. </w:t>
      </w:r>
      <w:r>
        <w:rPr>
          <w:i/>
          <w:iCs/>
        </w:rPr>
        <w:t>The Journal of the Acoustical Society of America</w:t>
      </w:r>
      <w:r>
        <w:t xml:space="preserve">, </w:t>
      </w:r>
      <w:r>
        <w:rPr>
          <w:i/>
          <w:iCs/>
        </w:rPr>
        <w:t>151</w:t>
      </w:r>
      <w:r>
        <w:t>(5), 3197–3206.</w:t>
      </w:r>
    </w:p>
    <w:p w14:paraId="7FCD0355" w14:textId="77777777" w:rsidR="00C10AA3" w:rsidRDefault="00C10AA3" w:rsidP="00C10AA3">
      <w:pPr>
        <w:pStyle w:val="Bibliography"/>
      </w:pPr>
      <w:r>
        <w:t xml:space="preserve">Madrigal, B. C., Crance, J. L., Berchok, C. L., &amp; Stimpert, A. K. (2021). Call repertoire and inferred ecotype presence of killer whales (Orcinus orca) recorded in the southeastern Chukchi Sea. </w:t>
      </w:r>
      <w:r>
        <w:rPr>
          <w:i/>
          <w:iCs/>
        </w:rPr>
        <w:t>The Journal of the Acoustical Society of America</w:t>
      </w:r>
      <w:r>
        <w:t xml:space="preserve">, </w:t>
      </w:r>
      <w:r>
        <w:rPr>
          <w:i/>
          <w:iCs/>
        </w:rPr>
        <w:t>150</w:t>
      </w:r>
      <w:r>
        <w:t>(1), 145–158. https://doi.org/10.1121/10.0005405</w:t>
      </w:r>
    </w:p>
    <w:p w14:paraId="7705D3A1" w14:textId="77777777" w:rsidR="00C10AA3" w:rsidRDefault="00C10AA3" w:rsidP="00C10AA3">
      <w:pPr>
        <w:pStyle w:val="Bibliography"/>
      </w:pPr>
      <w:r>
        <w:t xml:space="preserve">Miller, P. J. O. (2006). Diversity in sound pressure levels and estimated active space of resident killer whale vocalizations. </w:t>
      </w:r>
      <w:r>
        <w:rPr>
          <w:i/>
          <w:iCs/>
        </w:rPr>
        <w:t>Journal of Comparative Physiology A</w:t>
      </w:r>
      <w:r>
        <w:t xml:space="preserve">, </w:t>
      </w:r>
      <w:r>
        <w:rPr>
          <w:i/>
          <w:iCs/>
        </w:rPr>
        <w:t>192</w:t>
      </w:r>
      <w:r>
        <w:t>(5), 449–459. https://doi.org/10.1007/s00359-005-0085-2</w:t>
      </w:r>
    </w:p>
    <w:p w14:paraId="3594BC27" w14:textId="77777777" w:rsidR="00C10AA3" w:rsidRDefault="00C10AA3" w:rsidP="00C10AA3">
      <w:pPr>
        <w:pStyle w:val="Bibliography"/>
      </w:pPr>
      <w:r>
        <w:t xml:space="preserve">Morin, P. A., McCarthy, M. L., Fung, C. W., Durban, J. W., Parsons, K. M., Perrin, W. F., Taylor, B. L., Jefferson, T. A., &amp; Archer, F. I. (2024). Revised taxonomy of eastern North Pacific killer whales (Orcinus orca): Bigg’s and resident ecotypes deserve species status. </w:t>
      </w:r>
      <w:r>
        <w:rPr>
          <w:i/>
          <w:iCs/>
        </w:rPr>
        <w:t>Royal Society Open Science</w:t>
      </w:r>
      <w:r>
        <w:t xml:space="preserve">, </w:t>
      </w:r>
      <w:r>
        <w:rPr>
          <w:i/>
          <w:iCs/>
        </w:rPr>
        <w:t>11</w:t>
      </w:r>
      <w:r>
        <w:t>(3), 231368. https://doi.org/10.1098/rsos.231368</w:t>
      </w:r>
    </w:p>
    <w:p w14:paraId="2602F6F7" w14:textId="77777777" w:rsidR="00C10AA3" w:rsidRDefault="00C10AA3" w:rsidP="00C10AA3">
      <w:pPr>
        <w:pStyle w:val="Bibliography"/>
      </w:pPr>
      <w:r>
        <w:t xml:space="preserve">Myers, H. J., Olsen, D. W., Matkin, C. O., Horstmann, L. A., &amp; Konar, B. (2021). Passive acoustic monitoring of killer whales (Orcinus orca) reveals year-round distribution and residency patterns in the Gulf of Alaska. </w:t>
      </w:r>
      <w:r>
        <w:rPr>
          <w:i/>
          <w:iCs/>
        </w:rPr>
        <w:t>Scientific Reports</w:t>
      </w:r>
      <w:r>
        <w:t xml:space="preserve">, </w:t>
      </w:r>
      <w:r>
        <w:rPr>
          <w:i/>
          <w:iCs/>
        </w:rPr>
        <w:t>11</w:t>
      </w:r>
      <w:r>
        <w:t>(1), 20284. https://doi.org/10.1038/s41598-021-99668-0</w:t>
      </w:r>
    </w:p>
    <w:p w14:paraId="5AC9308E" w14:textId="77777777" w:rsidR="00C10AA3" w:rsidRDefault="00C10AA3" w:rsidP="00C10AA3">
      <w:pPr>
        <w:pStyle w:val="Bibliography"/>
      </w:pPr>
      <w:r>
        <w:rPr>
          <w:i/>
          <w:iCs/>
        </w:rPr>
        <w:t>Ocean Networks Canada—Oceans 3.0</w:t>
      </w:r>
      <w:r>
        <w:t>. (2024, October 2). Oceans 3.0 Data Portal. https://data.oceannetworks.ca/home</w:t>
      </w:r>
    </w:p>
    <w:p w14:paraId="735894B8" w14:textId="77777777" w:rsidR="00C10AA3" w:rsidRDefault="00C10AA3" w:rsidP="00C10AA3">
      <w:pPr>
        <w:pStyle w:val="Bibliography"/>
      </w:pPr>
      <w:r>
        <w:rPr>
          <w:i/>
          <w:iCs/>
        </w:rPr>
        <w:t>OrcaHello</w:t>
      </w:r>
      <w:r>
        <w:t>. (n.d.). Retrieved June 19, 2024, from https://aifororcas.azurewebsites.net/</w:t>
      </w:r>
    </w:p>
    <w:p w14:paraId="284E4E95" w14:textId="77777777" w:rsidR="00C10AA3" w:rsidRDefault="00C10AA3" w:rsidP="00C10AA3">
      <w:pPr>
        <w:pStyle w:val="Bibliography"/>
      </w:pPr>
      <w:r>
        <w:rPr>
          <w:i/>
          <w:iCs/>
        </w:rPr>
        <w:t>Orcasound</w:t>
      </w:r>
      <w:r>
        <w:t>. (n.d.). Retrieved June 19, 2024, from https://github.com/orcasound</w:t>
      </w:r>
    </w:p>
    <w:p w14:paraId="5F2967CB" w14:textId="77777777" w:rsidR="00C10AA3" w:rsidRDefault="00C10AA3" w:rsidP="00C10AA3">
      <w:pPr>
        <w:pStyle w:val="Bibliography"/>
      </w:pPr>
      <w:r>
        <w:lastRenderedPageBreak/>
        <w:t xml:space="preserve">Parijs, S. M. V., Clark, C. W., Sousa-Lima, R. S., Parks, S. E., Rankin, S., Risch, D., &amp; Opzeeland, I. C. V. (2009). Management and research applications of real-time and archival passive acoustic sensors over varying temporal and spatial scales. </w:t>
      </w:r>
      <w:r>
        <w:rPr>
          <w:i/>
          <w:iCs/>
        </w:rPr>
        <w:t>Marine Ecology Progress Series</w:t>
      </w:r>
      <w:r>
        <w:t xml:space="preserve">, </w:t>
      </w:r>
      <w:r>
        <w:rPr>
          <w:i/>
          <w:iCs/>
        </w:rPr>
        <w:t>395</w:t>
      </w:r>
      <w:r>
        <w:t>, 21–36. https://doi.org/10.3354/meps08123</w:t>
      </w:r>
    </w:p>
    <w:p w14:paraId="527FC364" w14:textId="77777777" w:rsidR="00C10AA3" w:rsidRDefault="00C10AA3" w:rsidP="00C10AA3">
      <w:pPr>
        <w:pStyle w:val="Bibliography"/>
      </w:pPr>
      <w:r>
        <w:t xml:space="preserve">Pilkington, J. F., Stredulinsky, E. H., Gavrilchuk, K., Thornton, S. J., Ford, J. K. B., &amp; Doniol-Valcroze, T. (2023). Patterns of winter occurrence of three sympatric killer whale populations off eastern Vancouver Island, Canada, based on passive acoustic monitoring. </w:t>
      </w:r>
      <w:r>
        <w:rPr>
          <w:i/>
          <w:iCs/>
        </w:rPr>
        <w:t>Frontiers in Marine Science</w:t>
      </w:r>
      <w:r>
        <w:t xml:space="preserve">, </w:t>
      </w:r>
      <w:r>
        <w:rPr>
          <w:i/>
          <w:iCs/>
        </w:rPr>
        <w:t>10</w:t>
      </w:r>
      <w:r>
        <w:t>. https://doi.org/10.3389/fmars.2023.1204908</w:t>
      </w:r>
    </w:p>
    <w:p w14:paraId="0A77BBB5" w14:textId="77777777" w:rsidR="00C10AA3" w:rsidRDefault="00C10AA3" w:rsidP="00C10AA3">
      <w:pPr>
        <w:pStyle w:val="Bibliography"/>
      </w:pPr>
      <w:r>
        <w:t xml:space="preserve">Priestley, M., O’donnell, F., &amp; Simperl, E. (2023). A Survey of Data Quality Requirements That Matter in ML Development Pipelines. </w:t>
      </w:r>
      <w:r>
        <w:rPr>
          <w:i/>
          <w:iCs/>
        </w:rPr>
        <w:t>J. Data and Information Quality</w:t>
      </w:r>
      <w:r>
        <w:t xml:space="preserve">, </w:t>
      </w:r>
      <w:r>
        <w:rPr>
          <w:i/>
          <w:iCs/>
        </w:rPr>
        <w:t>15</w:t>
      </w:r>
      <w:r>
        <w:t>(2), 11:1-11:39. https://doi.org/10.1145/3592616</w:t>
      </w:r>
    </w:p>
    <w:p w14:paraId="2E68C335" w14:textId="77777777" w:rsidR="00C10AA3" w:rsidRDefault="00C10AA3" w:rsidP="00C10AA3">
      <w:pPr>
        <w:pStyle w:val="Bibliography"/>
      </w:pPr>
      <w:r>
        <w:t xml:space="preserve">Rice, A., Deecke, V. B., Ford, J. K., Pilkington, J. F., Oleson, E. M., &amp; Hildebrand, J. A. (2017). Spatial and temporal occurrence of killer whale ecotypes off the outer coast of Washington State, USA. </w:t>
      </w:r>
      <w:r>
        <w:rPr>
          <w:i/>
          <w:iCs/>
        </w:rPr>
        <w:t>Marine Ecology Progress Series</w:t>
      </w:r>
      <w:r>
        <w:t xml:space="preserve">, </w:t>
      </w:r>
      <w:r>
        <w:rPr>
          <w:i/>
          <w:iCs/>
        </w:rPr>
        <w:t>572</w:t>
      </w:r>
      <w:r>
        <w:t>, 255–268.</w:t>
      </w:r>
    </w:p>
    <w:p w14:paraId="0415816E" w14:textId="77777777" w:rsidR="00C10AA3" w:rsidRDefault="00C10AA3" w:rsidP="00C10AA3">
      <w:pPr>
        <w:pStyle w:val="Bibliography"/>
      </w:pPr>
      <w:r>
        <w:t xml:space="preserve">Riesch, R., Ford, J. K. B., &amp; Thomsen, F. (2008). Whistle sequences in wild killer whales (Orcinus orca). </w:t>
      </w:r>
      <w:r>
        <w:rPr>
          <w:i/>
          <w:iCs/>
        </w:rPr>
        <w:t>The Journal of the Acoustical Society of America</w:t>
      </w:r>
      <w:r>
        <w:t xml:space="preserve">, </w:t>
      </w:r>
      <w:r>
        <w:rPr>
          <w:i/>
          <w:iCs/>
        </w:rPr>
        <w:t>124</w:t>
      </w:r>
      <w:r>
        <w:t>(3), 1822–1829. https://doi.org/10.1121/1.2956467</w:t>
      </w:r>
    </w:p>
    <w:p w14:paraId="4812FCC7" w14:textId="77777777" w:rsidR="00C10AA3" w:rsidRDefault="00C10AA3" w:rsidP="00C10AA3">
      <w:pPr>
        <w:pStyle w:val="Bibliography"/>
      </w:pPr>
      <w:r>
        <w:t xml:space="preserve">Saulitis, E. L., Matkin, C. O., &amp; Fay, F. H. (2005a).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1B783164" w14:textId="77777777" w:rsidR="00C10AA3" w:rsidRDefault="00C10AA3" w:rsidP="00C10AA3">
      <w:pPr>
        <w:pStyle w:val="Bibliography"/>
      </w:pPr>
      <w:r>
        <w:t xml:space="preserve">Saulitis, E. L., Matkin, C. O., &amp; Fay, F. H. (2005b).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6D0B8DA9" w14:textId="77777777" w:rsidR="00C10AA3" w:rsidRDefault="00C10AA3" w:rsidP="00C10AA3">
      <w:pPr>
        <w:pStyle w:val="Bibliography"/>
      </w:pPr>
      <w:r>
        <w:lastRenderedPageBreak/>
        <w:t xml:space="preserve">Shiu, Y., Palmer, K. J., Roch, M. A., Fleishman, E., Liu, X., Nosal, E.-M., Helble, T., Cholewiak, D., Gillespie, D., &amp; Klinck, H. (2020). Deep neural networks for automated detection of marine mammal species. </w:t>
      </w:r>
      <w:r>
        <w:rPr>
          <w:i/>
          <w:iCs/>
        </w:rPr>
        <w:t>Scientific Reports</w:t>
      </w:r>
      <w:r>
        <w:t xml:space="preserve">, </w:t>
      </w:r>
      <w:r>
        <w:rPr>
          <w:i/>
          <w:iCs/>
        </w:rPr>
        <w:t>10</w:t>
      </w:r>
      <w:r>
        <w:t>(1), 607. https://doi.org/10.1038/s41598-020-57549-y</w:t>
      </w:r>
    </w:p>
    <w:p w14:paraId="6F467F68" w14:textId="77777777" w:rsidR="00C10AA3" w:rsidRDefault="00C10AA3" w:rsidP="00C10AA3">
      <w:pPr>
        <w:pStyle w:val="Bibliography"/>
      </w:pPr>
      <w:r>
        <w:t xml:space="preserve">Souhaut, M., &amp; Shields, M. W. (2021). Stereotyped whistles in southern resident killer whales. </w:t>
      </w:r>
      <w:r>
        <w:rPr>
          <w:i/>
          <w:iCs/>
        </w:rPr>
        <w:t>PeerJ</w:t>
      </w:r>
      <w:r>
        <w:t xml:space="preserve">, </w:t>
      </w:r>
      <w:r>
        <w:rPr>
          <w:i/>
          <w:iCs/>
        </w:rPr>
        <w:t>9</w:t>
      </w:r>
      <w:r>
        <w:t>, e12085. https://doi.org/10.7717/peerj.12085</w:t>
      </w:r>
    </w:p>
    <w:p w14:paraId="7E92B216" w14:textId="77777777" w:rsidR="00C10AA3" w:rsidRDefault="00C10AA3" w:rsidP="00C10AA3">
      <w:pPr>
        <w:pStyle w:val="Bibliography"/>
      </w:pPr>
      <w:r>
        <w:t xml:space="preserve">Stewart, J. D., Cogan, J., Durban, J. W., Fearnbach, H., Ellifrit, D. K., Malleson, M., Pinnow, M., &amp; Balcomb, K. C. (2023). Traditional summer habitat use by Southern Resident killer whales in the Salish Sea is linked to Fraser River Chinook salmon returns. </w:t>
      </w:r>
      <w:r>
        <w:rPr>
          <w:i/>
          <w:iCs/>
        </w:rPr>
        <w:t>Marine Mammal Science</w:t>
      </w:r>
      <w:r>
        <w:t xml:space="preserve">, </w:t>
      </w:r>
      <w:r>
        <w:rPr>
          <w:i/>
          <w:iCs/>
        </w:rPr>
        <w:t>39</w:t>
      </w:r>
      <w:r>
        <w:t>(3), 858–875. https://doi.org/10.1111/mms.13012</w:t>
      </w:r>
    </w:p>
    <w:p w14:paraId="5CC6F931" w14:textId="77777777" w:rsidR="00C10AA3" w:rsidRDefault="00C10AA3" w:rsidP="00C10AA3">
      <w:pPr>
        <w:pStyle w:val="Bibliography"/>
      </w:pPr>
      <w:r>
        <w:t xml:space="preserve">Thomsen, F., Franck, D., &amp; Ford, J. K. B. (2001). Characteristics of whistles from the acoustic repertoire of resident killer whales (Orcinus orca) off Vancouver Island, British Columbia. </w:t>
      </w:r>
      <w:r>
        <w:rPr>
          <w:i/>
          <w:iCs/>
        </w:rPr>
        <w:t>The Journal of the Acoustical Society of America</w:t>
      </w:r>
      <w:r>
        <w:t xml:space="preserve">, </w:t>
      </w:r>
      <w:r>
        <w:rPr>
          <w:i/>
          <w:iCs/>
        </w:rPr>
        <w:t>109</w:t>
      </w:r>
      <w:r>
        <w:t>(3), 1240–1246. https://doi.org/10.1121/1.1349537</w:t>
      </w:r>
    </w:p>
    <w:p w14:paraId="5852A8BD" w14:textId="77777777" w:rsidR="00C10AA3" w:rsidRDefault="00C10AA3" w:rsidP="00C10AA3">
      <w:pPr>
        <w:pStyle w:val="Bibliography"/>
      </w:pPr>
      <w:r>
        <w:t xml:space="preserve">Watkins, W. A. (1968). </w:t>
      </w:r>
      <w:r>
        <w:rPr>
          <w:i/>
          <w:iCs/>
        </w:rPr>
        <w:t>The harmonic interval: Fact or artifact in spectral analysis of pulse trains</w:t>
      </w:r>
      <w:r>
        <w:t>. https://agris.fao.org/search/en/providers/122415/records/64736846e17b74d22254c81f</w:t>
      </w:r>
    </w:p>
    <w:p w14:paraId="76202FA0" w14:textId="77777777" w:rsidR="00C10AA3" w:rsidRDefault="00C10AA3" w:rsidP="00C10AA3">
      <w:pPr>
        <w:pStyle w:val="Bibliography"/>
      </w:pPr>
      <w:r>
        <w:t xml:space="preserve">Whitehead, H., &amp; Ford, J. K. B. (2018). Consequences of culturally-driven ecological specialization: Killer whales and beyond. </w:t>
      </w:r>
      <w:r>
        <w:rPr>
          <w:i/>
          <w:iCs/>
        </w:rPr>
        <w:t>Journal of Theoretical Biology</w:t>
      </w:r>
      <w:r>
        <w:t xml:space="preserve">, </w:t>
      </w:r>
      <w:r>
        <w:rPr>
          <w:i/>
          <w:iCs/>
        </w:rPr>
        <w:t>456</w:t>
      </w:r>
      <w:r>
        <w:t>, 279–294. https://doi.org/10.1016/j.jtbi.2018.08.015</w:t>
      </w:r>
    </w:p>
    <w:p w14:paraId="4BD00C94" w14:textId="77777777" w:rsidR="00C10AA3" w:rsidRDefault="00C10AA3" w:rsidP="00C10AA3">
      <w:pPr>
        <w:pStyle w:val="Bibliography"/>
      </w:pPr>
      <w:r>
        <w:t xml:space="preserve">Wiggins, S. M., &amp; Hildebrand, J. A. (2007). High-frequency Acoustic Recording Package (HARP) for broad-band, long-term marine mammal monitoring. </w:t>
      </w:r>
      <w:r>
        <w:rPr>
          <w:i/>
          <w:iCs/>
        </w:rPr>
        <w:t>2007 Symposium on Underwater Technology and Workshop on Scientific Use of Submarine Cables and Related Technologies</w:t>
      </w:r>
      <w:r>
        <w:t>, 551–557. https://ieeexplore.ieee.org/abstract/document/4231090/</w:t>
      </w:r>
    </w:p>
    <w:p w14:paraId="077F628F" w14:textId="77777777" w:rsidR="00C10AA3" w:rsidRDefault="00C10AA3" w:rsidP="00C10AA3">
      <w:pPr>
        <w:pStyle w:val="Bibliography"/>
      </w:pPr>
      <w:r>
        <w:t xml:space="preserve">Williams, R., Lacy, R. C., Ashe, E., Barrett-Lennard, L., Brown, T. M., Gaydos, J. K., Gulland, F., MacDuffee, M., Nelson, B. W., Nielsen, K. A., Nollens, H., Raverty, S., Reiss, S., Ross, P. S., Collins, M. S., Stimmelmayr, R., &amp; Paquet, P. (2024). Warning sign of an accelerating decline in critically </w:t>
      </w:r>
      <w:r>
        <w:lastRenderedPageBreak/>
        <w:t xml:space="preserve">endangered killer whales (Orcinus orca). </w:t>
      </w:r>
      <w:r>
        <w:rPr>
          <w:i/>
          <w:iCs/>
        </w:rPr>
        <w:t>Communications Earth &amp; Environment</w:t>
      </w:r>
      <w:r>
        <w:t xml:space="preserve">, </w:t>
      </w:r>
      <w:r>
        <w:rPr>
          <w:i/>
          <w:iCs/>
        </w:rPr>
        <w:t>5</w:t>
      </w:r>
      <w:r>
        <w:t>(1), 1–9. https://doi.org/10.1038/s43247-024-01327-5</w:t>
      </w:r>
    </w:p>
    <w:p w14:paraId="3CF4C4CB" w14:textId="77777777" w:rsidR="00C10AA3" w:rsidRDefault="00C10AA3" w:rsidP="00C10AA3">
      <w:pPr>
        <w:pStyle w:val="Bibliography"/>
      </w:pPr>
      <w:r>
        <w:t xml:space="preserve">Yurk, H., Barrett-Lennard, L., Ford, J. K. B., &amp; Matkin, C. O. (2002). Cultural transmission within maternal lineages: Vocal clans in resident killer whales in southern Alaska. </w:t>
      </w:r>
      <w:r>
        <w:rPr>
          <w:i/>
          <w:iCs/>
        </w:rPr>
        <w:t>Animal Behaviour</w:t>
      </w:r>
      <w:r>
        <w:t xml:space="preserve">, </w:t>
      </w:r>
      <w:r>
        <w:rPr>
          <w:i/>
          <w:iCs/>
        </w:rPr>
        <w:t>63</w:t>
      </w:r>
      <w:r>
        <w:t>(6), 1103–1119. https://doi.org/10.1006/anbe.2002.3012</w:t>
      </w:r>
    </w:p>
    <w:p w14:paraId="6F438282" w14:textId="300FE2CA"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54" w:name="_Ref170116667"/>
      <w:r>
        <w:t>HALLO Annotation Guidelines</w:t>
      </w:r>
      <w:bookmarkEnd w:id="54"/>
    </w:p>
    <w:p w14:paraId="0E5B3618" w14:textId="79BB23DE" w:rsidR="00CD47EE" w:rsidRDefault="00CD47EE" w:rsidP="00CD47EE">
      <w:r>
        <w:t xml:space="preserve">The following section contains the guidelines </w:t>
      </w:r>
      <w:r w:rsidR="00CD4E4E">
        <w:t xml:space="preserve">provided to </w:t>
      </w:r>
      <w:r>
        <w:t>expert annotators on the HALLO project</w:t>
      </w:r>
      <w:r w:rsidR="00CD4E4E">
        <w:t xml:space="preserve"> for the creation of training and testing datasets</w:t>
      </w:r>
      <w:r>
        <w:t>.</w:t>
      </w:r>
      <w:r w:rsidR="00CD4E4E">
        <w:t xml:space="preserve"> Guidelines were developed with the intention of creating manual annotation using Raven Pro software through the creation of bounding boxes around signals of interest demarking the audio file; lower and upper frequency values; and start and end time in seconds relative to the beginning of the audio file. These guidelines were also used to annotate calls initially detected by </w:t>
      </w:r>
      <w:proofErr w:type="spellStart"/>
      <w:r w:rsidR="00CD4E4E">
        <w:t>PAMGuard</w:t>
      </w:r>
      <w:proofErr w:type="spellEnd"/>
      <w:r w:rsidR="00CD4E4E">
        <w:t xml:space="preserve"> whistle moan detection algorithm (e.g. DFO Data). Fragments exported as csv files and classified according to the </w:t>
      </w:r>
      <w:r w:rsidR="00CD4E4E" w:rsidRPr="00CD4E4E">
        <w:t>‘</w:t>
      </w:r>
      <w:proofErr w:type="spellStart"/>
      <w:r w:rsidR="00CD4E4E" w:rsidRPr="00CD4E4E">
        <w:t>Sound.ID.Species</w:t>
      </w:r>
      <w:proofErr w:type="spellEnd"/>
      <w:r w:rsidR="00CD4E4E" w:rsidRPr="00CD4E4E">
        <w:t>’</w:t>
      </w:r>
      <w:r w:rsidR="00CD4E4E">
        <w:t xml:space="preserve">. These guidelines have subsequently been updated and are available on the Coastal Marine Science </w:t>
      </w:r>
      <w:proofErr w:type="spellStart"/>
      <w:r w:rsidR="00CD4E4E">
        <w:t>gighub</w:t>
      </w:r>
      <w:proofErr w:type="spellEnd"/>
      <w:r w:rsidR="00CD4E4E">
        <w:t xml:space="preserve"> (cite XXX)</w:t>
      </w:r>
      <w:r w:rsidR="00142979">
        <w: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w:t>
      </w:r>
      <w:proofErr w:type="spellStart"/>
      <w:r w:rsidRPr="00CD47EE">
        <w:rPr>
          <w:rFonts w:eastAsia="Arial" w:cstheme="minorHAnsi"/>
          <w:sz w:val="24"/>
          <w:szCs w:val="24"/>
          <w:lang w:val="en-GB" w:eastAsia="en-CA"/>
        </w:rPr>
        <w:t>Sound.ID.Species</w:t>
      </w:r>
      <w:proofErr w:type="spellEnd"/>
      <w:r w:rsidRPr="00CD47EE">
        <w:rPr>
          <w:rFonts w:eastAsia="Arial" w:cstheme="minorHAnsi"/>
          <w:sz w:val="24"/>
          <w:szCs w:val="24"/>
          <w:lang w:val="en-GB" w:eastAsia="en-CA"/>
        </w:rPr>
        <w:t>’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D352F1">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D352F1">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Sound_ID_Species</w:t>
            </w:r>
            <w:proofErr w:type="spellEnd"/>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D352F1">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D352F1">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D352F1">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D352F1">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D352F1">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D352F1">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D352F1">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D352F1">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D352F1">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D352F1">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D352F1">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ocalizations from a small unidentified odontocete, 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D352F1">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D352F1">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lastRenderedPageBreak/>
              <w:t xml:space="preserve">potential vocalizations from a small unidentified </w:t>
            </w:r>
            <w:r w:rsidRPr="00CD47EE">
              <w:rPr>
                <w:rFonts w:eastAsia="Arial" w:cstheme="minorHAnsi"/>
                <w:sz w:val="24"/>
                <w:szCs w:val="24"/>
                <w:lang w:val="en-GB" w:eastAsia="en-CA"/>
              </w:rPr>
              <w:lastRenderedPageBreak/>
              <w:t>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D352F1">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Rissos</w:t>
            </w:r>
            <w:proofErr w:type="spellEnd"/>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D352F1">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D352F1">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D352F1">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D352F1">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D352F1">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D352F1">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D352F1">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KW_ecotype</w:t>
            </w:r>
            <w:proofErr w:type="spellEnd"/>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D352F1">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D352F1">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D352F1">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Outercoast</w:t>
            </w:r>
            <w:proofErr w:type="spellEnd"/>
            <w:r w:rsidRPr="00CD47EE">
              <w:rPr>
                <w:rFonts w:eastAsia="Arial" w:cstheme="minorHAnsi"/>
                <w:sz w:val="24"/>
                <w:szCs w:val="24"/>
                <w:lang w:val="en-GB" w:eastAsia="en-CA"/>
              </w:rPr>
              <w:t xml:space="preserve"> Transient (Bigg’s) Killer Whale </w:t>
            </w:r>
          </w:p>
        </w:tc>
      </w:tr>
      <w:tr w:rsidR="00CD47EE" w:rsidRPr="00CD47EE" w14:paraId="319B20AB" w14:textId="77777777" w:rsidTr="00D352F1">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D352F1">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D352F1">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D352F1">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D352F1">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D352F1">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D352F1">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D352F1">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Call_Type</w:t>
            </w:r>
            <w:proofErr w:type="spellEnd"/>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D352F1">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D352F1">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D352F1">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D352F1">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D352F1">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efers to the entry in the field of highest resolution (</w:t>
            </w:r>
            <w:proofErr w:type="spellStart"/>
            <w:r w:rsidRPr="00CD47EE">
              <w:rPr>
                <w:rFonts w:eastAsia="Arial" w:cstheme="minorHAnsi"/>
                <w:sz w:val="24"/>
                <w:szCs w:val="24"/>
                <w:lang w:val="en-GB" w:eastAsia="en-CA"/>
              </w:rPr>
              <w:t>eg</w:t>
            </w:r>
            <w:proofErr w:type="spellEnd"/>
            <w:r w:rsidRPr="00CD47EE">
              <w:rPr>
                <w:rFonts w:eastAsia="Arial" w:cstheme="minorHAnsi"/>
                <w:sz w:val="24"/>
                <w:szCs w:val="24"/>
                <w:lang w:val="en-GB" w:eastAsia="en-CA"/>
              </w:rPr>
              <w:t xml:space="preserve"> </w:t>
            </w:r>
            <w:proofErr w:type="spellStart"/>
            <w:r w:rsidRPr="00CD47EE">
              <w:rPr>
                <w:rFonts w:eastAsia="Arial" w:cstheme="minorHAnsi"/>
                <w:sz w:val="24"/>
                <w:szCs w:val="24"/>
                <w:lang w:val="en-GB" w:eastAsia="en-CA"/>
              </w:rPr>
              <w:t>call_type</w:t>
            </w:r>
            <w:proofErr w:type="spellEnd"/>
            <w:r w:rsidRPr="00CD47EE">
              <w:rPr>
                <w:rFonts w:eastAsia="Arial" w:cstheme="minorHAnsi"/>
                <w:sz w:val="24"/>
                <w:szCs w:val="24"/>
                <w:lang w:val="en-GB" w:eastAsia="en-CA"/>
              </w:rPr>
              <w:t xml:space="preserve"> if there is something in there, otherwise in </w:t>
            </w:r>
            <w:proofErr w:type="spellStart"/>
            <w:r w:rsidRPr="00CD47EE">
              <w:rPr>
                <w:rFonts w:eastAsia="Arial" w:cstheme="minorHAnsi"/>
                <w:sz w:val="24"/>
                <w:szCs w:val="24"/>
                <w:lang w:val="en-GB" w:eastAsia="en-CA"/>
              </w:rPr>
              <w:t>KW_ecotype</w:t>
            </w:r>
            <w:proofErr w:type="spellEnd"/>
            <w:r w:rsidRPr="00CD47EE">
              <w:rPr>
                <w:rFonts w:eastAsia="Arial" w:cstheme="minorHAnsi"/>
                <w:sz w:val="24"/>
                <w:szCs w:val="24"/>
                <w:lang w:val="en-GB" w:eastAsia="en-CA"/>
              </w:rPr>
              <w:t xml:space="preserv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p w14:paraId="768DB293" w14:textId="75ECF39E" w:rsidR="00323FC1" w:rsidRDefault="00323FC1" w:rsidP="00323FC1">
      <w:pPr>
        <w:pStyle w:val="Heading2"/>
      </w:pPr>
      <w:r>
        <w:lastRenderedPageBreak/>
        <w:t>UAF Report</w:t>
      </w:r>
    </w:p>
    <w:p w14:paraId="13F28E6D" w14:textId="7D6BCDFB" w:rsidR="009647C9" w:rsidRDefault="009647C9" w:rsidP="002E6980">
      <w:pPr>
        <w:pStyle w:val="Heading1"/>
      </w:pPr>
      <w:r>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w:t>
      </w:r>
      <w:proofErr w:type="gramStart"/>
      <w:r w:rsidR="00253C6B">
        <w:t>calls’</w:t>
      </w:r>
      <w:proofErr w:type="gramEnd"/>
      <w:r w:rsidR="00253C6B">
        <w:t>. Is the typical jargon ‘pulsed calls’ simplified to ‘</w:t>
      </w:r>
      <w:proofErr w:type="gramStart"/>
      <w:r w:rsidR="00253C6B">
        <w:t>calls’</w:t>
      </w:r>
      <w:proofErr w:type="gramEnd"/>
      <w:r w:rsidR="00253C6B">
        <w:t>?</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w:t>
      </w:r>
      <w:proofErr w:type="spellStart"/>
      <w:proofErr w:type="gramStart"/>
      <w:r w:rsidRPr="002A6CBA">
        <w:t>e.g</w:t>
      </w:r>
      <w:proofErr w:type="spellEnd"/>
      <w:proofErr w:type="gramEnd"/>
      <w:r w:rsidRPr="002A6CBA">
        <w:t xml:space="preserve"> </w:t>
      </w:r>
      <w:proofErr w:type="spellStart"/>
      <w:r w:rsidRPr="002A6CBA">
        <w:t>Pamguard</w:t>
      </w:r>
      <w:proofErr w:type="spellEnd"/>
      <w:r w:rsidRPr="002A6CBA">
        <w:t xml:space="preserve"> version, whistle moan detector including settings parameters)</w:t>
      </w:r>
    </w:p>
    <w:p w14:paraId="7DD04C57" w14:textId="4914F7DA" w:rsidR="009647C9" w:rsidRPr="006A60BF" w:rsidRDefault="009647C9" w:rsidP="009647C9">
      <w:pPr>
        <w:rPr>
          <w:b/>
          <w:bCs/>
        </w:rPr>
      </w:pPr>
      <w:r>
        <w:rPr>
          <w:b/>
          <w:bCs/>
        </w:rPr>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Fabio Soares Frazao" w:date="2024-08-31T12:04:00Z" w:initials="FF">
    <w:p w14:paraId="4A88567F" w14:textId="3373333A" w:rsidR="09691109" w:rsidRDefault="09691109">
      <w:pPr>
        <w:pStyle w:val="CommentText"/>
      </w:pPr>
      <w:r>
        <w:t>You might want to include links or references for the devices mentioned (elements, raspberry pi + hats), and  links to the relevant websites (GitHub repos, S3 buckets, etc) Alternatively, Orcasound might already have pages on their websites describing the hardware, so a link to the right page would allow readers to learn more about their setup.</w:t>
      </w:r>
      <w:r>
        <w:rPr>
          <w:rStyle w:val="CommentReference"/>
        </w:rPr>
        <w:annotationRef/>
      </w:r>
    </w:p>
  </w:comment>
  <w:comment w:id="3" w:author="Kaitlin Palmer" w:date="2024-09-06T16:12:00Z" w:initials="KP">
    <w:p w14:paraId="16650C73" w14:textId="77777777" w:rsidR="00BF4E0B" w:rsidRDefault="00BF4E0B" w:rsidP="00BF4E0B">
      <w:pPr>
        <w:pStyle w:val="CommentText"/>
      </w:pPr>
      <w:r>
        <w:rPr>
          <w:rStyle w:val="CommentReference"/>
        </w:rPr>
        <w:annotationRef/>
      </w:r>
      <w:r>
        <w:rPr>
          <w:lang w:val="en-CA"/>
        </w:rPr>
        <w:t>@Scott</w:t>
      </w:r>
    </w:p>
  </w:comment>
  <w:comment w:id="9" w:author="Fabio Soares Frazao" w:date="2024-08-31T12:11:00Z" w:initials="FF">
    <w:p w14:paraId="7487C951" w14:textId="7E4D479B" w:rsidR="09691109" w:rsidRDefault="09691109">
      <w:pPr>
        <w:pStyle w:val="CommentText"/>
      </w:pPr>
      <w:r>
        <w:t>This is a little confusing to me. I think it means that classifier outputs ("predictions") were validated by a "crowd", but "crowd-sourcing the predictions" sounds like a crowd was the source of  'predictions'</w:t>
      </w:r>
      <w:r>
        <w:rPr>
          <w:rStyle w:val="CommentReference"/>
        </w:rPr>
        <w:annotationRef/>
      </w:r>
    </w:p>
  </w:comment>
  <w:comment w:id="10" w:author="Kaitlin Palmer" w:date="2024-09-06T16:10:00Z" w:initials="KP">
    <w:p w14:paraId="71D70E87" w14:textId="77777777" w:rsidR="008E7550" w:rsidRDefault="008E7550" w:rsidP="008E7550">
      <w:pPr>
        <w:pStyle w:val="CommentText"/>
      </w:pPr>
      <w:r>
        <w:rPr>
          <w:rStyle w:val="CommentReference"/>
        </w:rPr>
        <w:annotationRef/>
      </w:r>
      <w:r>
        <w:rPr>
          <w:lang w:val="en-CA"/>
        </w:rPr>
        <w:t>@sco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A88567F" w15:done="0"/>
  <w15:commentEx w15:paraId="16650C73" w15:paraIdParent="4A88567F" w15:done="0"/>
  <w15:commentEx w15:paraId="7487C951" w15:done="0"/>
  <w15:commentEx w15:paraId="71D70E87" w15:paraIdParent="7487C9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D779E7" w16cex:dateUtc="2024-08-31T15:04:00Z"/>
  <w16cex:commentExtensible w16cex:durableId="53D70913" w16cex:dateUtc="2024-09-06T23:12:00Z"/>
  <w16cex:commentExtensible w16cex:durableId="610588FF" w16cex:dateUtc="2024-08-31T15:11:00Z"/>
  <w16cex:commentExtensible w16cex:durableId="73C5E946" w16cex:dateUtc="2024-09-06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A88567F" w16cid:durableId="64D779E7"/>
  <w16cid:commentId w16cid:paraId="16650C73" w16cid:durableId="53D70913"/>
  <w16cid:commentId w16cid:paraId="7487C951" w16cid:durableId="610588FF"/>
  <w16cid:commentId w16cid:paraId="71D70E87" w16cid:durableId="73C5E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5168C5" w14:textId="77777777" w:rsidR="00260C02" w:rsidRDefault="00260C02" w:rsidP="004E21D7">
      <w:pPr>
        <w:spacing w:after="0" w:line="240" w:lineRule="auto"/>
      </w:pPr>
      <w:r>
        <w:separator/>
      </w:r>
    </w:p>
  </w:endnote>
  <w:endnote w:type="continuationSeparator" w:id="0">
    <w:p w14:paraId="50AA67DD" w14:textId="77777777" w:rsidR="00260C02" w:rsidRDefault="00260C02"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74354A" w14:textId="77777777" w:rsidR="00260C02" w:rsidRDefault="00260C02" w:rsidP="004E21D7">
      <w:pPr>
        <w:spacing w:after="0" w:line="240" w:lineRule="auto"/>
      </w:pPr>
      <w:r>
        <w:separator/>
      </w:r>
    </w:p>
  </w:footnote>
  <w:footnote w:type="continuationSeparator" w:id="0">
    <w:p w14:paraId="13A87A15" w14:textId="77777777" w:rsidR="00260C02" w:rsidRDefault="00260C02" w:rsidP="004E2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hael Dowd">
    <w15:presenceInfo w15:providerId="AD" w15:userId="S::mgdowd@dal.ca::6e42f3a1-3849-4f2d-b2d0-6520766a40b7"/>
  </w15:person>
  <w15:person w15:author="Fabio Soares Frazao">
    <w15:presenceInfo w15:providerId="AD" w15:userId="S::fb393402@dal.ca::af3c2aa9-c4b0-43bb-b220-bde66dd667b1"/>
  </w15:person>
  <w15:person w15:author="Kaitlin Palmer">
    <w15:presenceInfo w15:providerId="AD" w15:userId="S::kpa81@sfu.ca::02cbf73f-3042-4771-b5f6-7df510b80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1060D"/>
    <w:rsid w:val="000204BD"/>
    <w:rsid w:val="000218CE"/>
    <w:rsid w:val="00023FBD"/>
    <w:rsid w:val="000308D8"/>
    <w:rsid w:val="00033D9F"/>
    <w:rsid w:val="000369CD"/>
    <w:rsid w:val="00037F58"/>
    <w:rsid w:val="0004298E"/>
    <w:rsid w:val="00043C9C"/>
    <w:rsid w:val="00044E1F"/>
    <w:rsid w:val="000457F0"/>
    <w:rsid w:val="000605D8"/>
    <w:rsid w:val="00063A42"/>
    <w:rsid w:val="000655D2"/>
    <w:rsid w:val="00072F46"/>
    <w:rsid w:val="0008167B"/>
    <w:rsid w:val="000843D7"/>
    <w:rsid w:val="00087950"/>
    <w:rsid w:val="00096624"/>
    <w:rsid w:val="000B4D88"/>
    <w:rsid w:val="000B7235"/>
    <w:rsid w:val="000B7457"/>
    <w:rsid w:val="000B74F3"/>
    <w:rsid w:val="000D12BA"/>
    <w:rsid w:val="000E463B"/>
    <w:rsid w:val="000F6C21"/>
    <w:rsid w:val="001017A3"/>
    <w:rsid w:val="00103122"/>
    <w:rsid w:val="00104BCE"/>
    <w:rsid w:val="001059FB"/>
    <w:rsid w:val="00107F3A"/>
    <w:rsid w:val="001117A4"/>
    <w:rsid w:val="001129BF"/>
    <w:rsid w:val="00113570"/>
    <w:rsid w:val="00115CF6"/>
    <w:rsid w:val="0011607B"/>
    <w:rsid w:val="00136586"/>
    <w:rsid w:val="00142210"/>
    <w:rsid w:val="00142979"/>
    <w:rsid w:val="00145BA6"/>
    <w:rsid w:val="0015193F"/>
    <w:rsid w:val="00153948"/>
    <w:rsid w:val="00155886"/>
    <w:rsid w:val="00156A6E"/>
    <w:rsid w:val="001709BF"/>
    <w:rsid w:val="00190B6F"/>
    <w:rsid w:val="00197DB3"/>
    <w:rsid w:val="001A5657"/>
    <w:rsid w:val="001B058E"/>
    <w:rsid w:val="001B62A7"/>
    <w:rsid w:val="001C1152"/>
    <w:rsid w:val="001D2641"/>
    <w:rsid w:val="001D2E15"/>
    <w:rsid w:val="001D72F9"/>
    <w:rsid w:val="001E1CBC"/>
    <w:rsid w:val="001E2044"/>
    <w:rsid w:val="001E6F1C"/>
    <w:rsid w:val="001E6FD9"/>
    <w:rsid w:val="001E71FE"/>
    <w:rsid w:val="001F48CE"/>
    <w:rsid w:val="00201EAF"/>
    <w:rsid w:val="002020F5"/>
    <w:rsid w:val="002037E4"/>
    <w:rsid w:val="00207F93"/>
    <w:rsid w:val="0021250F"/>
    <w:rsid w:val="00214173"/>
    <w:rsid w:val="002153FF"/>
    <w:rsid w:val="00215C27"/>
    <w:rsid w:val="00215D48"/>
    <w:rsid w:val="00216FED"/>
    <w:rsid w:val="0021783D"/>
    <w:rsid w:val="00223392"/>
    <w:rsid w:val="00223F6B"/>
    <w:rsid w:val="00234053"/>
    <w:rsid w:val="00242CFE"/>
    <w:rsid w:val="00245A2A"/>
    <w:rsid w:val="002501E2"/>
    <w:rsid w:val="00250EBC"/>
    <w:rsid w:val="00253C6B"/>
    <w:rsid w:val="002556A2"/>
    <w:rsid w:val="00260C02"/>
    <w:rsid w:val="00262C51"/>
    <w:rsid w:val="0026530B"/>
    <w:rsid w:val="0026568A"/>
    <w:rsid w:val="0028537F"/>
    <w:rsid w:val="00287648"/>
    <w:rsid w:val="00292CF0"/>
    <w:rsid w:val="002939C5"/>
    <w:rsid w:val="00297979"/>
    <w:rsid w:val="002A238F"/>
    <w:rsid w:val="002A4D35"/>
    <w:rsid w:val="002A58DA"/>
    <w:rsid w:val="002C1A6A"/>
    <w:rsid w:val="002C2102"/>
    <w:rsid w:val="002D0523"/>
    <w:rsid w:val="002D3847"/>
    <w:rsid w:val="002D5054"/>
    <w:rsid w:val="002D7169"/>
    <w:rsid w:val="002E6980"/>
    <w:rsid w:val="002E73F7"/>
    <w:rsid w:val="002F1522"/>
    <w:rsid w:val="002F7CCE"/>
    <w:rsid w:val="00305D4C"/>
    <w:rsid w:val="00323FC1"/>
    <w:rsid w:val="00324695"/>
    <w:rsid w:val="003341AC"/>
    <w:rsid w:val="00334D08"/>
    <w:rsid w:val="00334EDA"/>
    <w:rsid w:val="003350A9"/>
    <w:rsid w:val="00337B93"/>
    <w:rsid w:val="003500AE"/>
    <w:rsid w:val="00354260"/>
    <w:rsid w:val="00354AED"/>
    <w:rsid w:val="003617F1"/>
    <w:rsid w:val="00361A3F"/>
    <w:rsid w:val="003657A0"/>
    <w:rsid w:val="0037116E"/>
    <w:rsid w:val="003770B6"/>
    <w:rsid w:val="00380092"/>
    <w:rsid w:val="00380F9D"/>
    <w:rsid w:val="00381BBF"/>
    <w:rsid w:val="00386539"/>
    <w:rsid w:val="003943D6"/>
    <w:rsid w:val="003A4CB2"/>
    <w:rsid w:val="003B0816"/>
    <w:rsid w:val="003C4207"/>
    <w:rsid w:val="003C518D"/>
    <w:rsid w:val="003C70D8"/>
    <w:rsid w:val="003D1B18"/>
    <w:rsid w:val="003D1FBB"/>
    <w:rsid w:val="003D498F"/>
    <w:rsid w:val="003E6725"/>
    <w:rsid w:val="003E777E"/>
    <w:rsid w:val="003E7E90"/>
    <w:rsid w:val="003F2F32"/>
    <w:rsid w:val="003F4D44"/>
    <w:rsid w:val="004011CE"/>
    <w:rsid w:val="00401DDD"/>
    <w:rsid w:val="00403BB0"/>
    <w:rsid w:val="004077B5"/>
    <w:rsid w:val="00413CB3"/>
    <w:rsid w:val="00425E4A"/>
    <w:rsid w:val="00427D7A"/>
    <w:rsid w:val="004314B9"/>
    <w:rsid w:val="0044022C"/>
    <w:rsid w:val="0044735B"/>
    <w:rsid w:val="00454892"/>
    <w:rsid w:val="00462A21"/>
    <w:rsid w:val="00470D7A"/>
    <w:rsid w:val="004741B8"/>
    <w:rsid w:val="00477FE7"/>
    <w:rsid w:val="004831F0"/>
    <w:rsid w:val="00484B70"/>
    <w:rsid w:val="004903EC"/>
    <w:rsid w:val="004920D3"/>
    <w:rsid w:val="004A068C"/>
    <w:rsid w:val="004B228E"/>
    <w:rsid w:val="004B41F9"/>
    <w:rsid w:val="004B460B"/>
    <w:rsid w:val="004B480D"/>
    <w:rsid w:val="004B7905"/>
    <w:rsid w:val="004D31B4"/>
    <w:rsid w:val="004D5CF7"/>
    <w:rsid w:val="004D60AC"/>
    <w:rsid w:val="004E21D7"/>
    <w:rsid w:val="004E2E45"/>
    <w:rsid w:val="004F2E4C"/>
    <w:rsid w:val="004F6E1E"/>
    <w:rsid w:val="004F74AF"/>
    <w:rsid w:val="00501966"/>
    <w:rsid w:val="005023F1"/>
    <w:rsid w:val="0051452F"/>
    <w:rsid w:val="00520810"/>
    <w:rsid w:val="00522D41"/>
    <w:rsid w:val="005257AF"/>
    <w:rsid w:val="0052591A"/>
    <w:rsid w:val="00527548"/>
    <w:rsid w:val="00537042"/>
    <w:rsid w:val="00543BEA"/>
    <w:rsid w:val="0054472D"/>
    <w:rsid w:val="00545FC5"/>
    <w:rsid w:val="00546706"/>
    <w:rsid w:val="00556C27"/>
    <w:rsid w:val="005649D3"/>
    <w:rsid w:val="0056523F"/>
    <w:rsid w:val="005653B8"/>
    <w:rsid w:val="00576207"/>
    <w:rsid w:val="00577EF1"/>
    <w:rsid w:val="00581485"/>
    <w:rsid w:val="00582512"/>
    <w:rsid w:val="00585423"/>
    <w:rsid w:val="0058732F"/>
    <w:rsid w:val="00590E54"/>
    <w:rsid w:val="00592003"/>
    <w:rsid w:val="005954DC"/>
    <w:rsid w:val="005955EC"/>
    <w:rsid w:val="00597C36"/>
    <w:rsid w:val="005A146C"/>
    <w:rsid w:val="005A20E8"/>
    <w:rsid w:val="005A7338"/>
    <w:rsid w:val="005B76B9"/>
    <w:rsid w:val="005C02A9"/>
    <w:rsid w:val="005C4424"/>
    <w:rsid w:val="005C68A6"/>
    <w:rsid w:val="005C7B30"/>
    <w:rsid w:val="005D0F5D"/>
    <w:rsid w:val="005E520A"/>
    <w:rsid w:val="0060100C"/>
    <w:rsid w:val="00607534"/>
    <w:rsid w:val="00607EED"/>
    <w:rsid w:val="0061294A"/>
    <w:rsid w:val="0061348D"/>
    <w:rsid w:val="00615EE5"/>
    <w:rsid w:val="00616812"/>
    <w:rsid w:val="00631AF0"/>
    <w:rsid w:val="00632DA8"/>
    <w:rsid w:val="00637874"/>
    <w:rsid w:val="0064680C"/>
    <w:rsid w:val="00666A1C"/>
    <w:rsid w:val="00672334"/>
    <w:rsid w:val="0067585E"/>
    <w:rsid w:val="00681A55"/>
    <w:rsid w:val="00682B4D"/>
    <w:rsid w:val="006854AD"/>
    <w:rsid w:val="00685778"/>
    <w:rsid w:val="0068608E"/>
    <w:rsid w:val="00692044"/>
    <w:rsid w:val="0069272B"/>
    <w:rsid w:val="00693F59"/>
    <w:rsid w:val="006A063C"/>
    <w:rsid w:val="006A168B"/>
    <w:rsid w:val="006A1A86"/>
    <w:rsid w:val="006A3828"/>
    <w:rsid w:val="006A60BF"/>
    <w:rsid w:val="006A6FD9"/>
    <w:rsid w:val="006B086E"/>
    <w:rsid w:val="006B750C"/>
    <w:rsid w:val="006D31B0"/>
    <w:rsid w:val="006D6967"/>
    <w:rsid w:val="006D74B9"/>
    <w:rsid w:val="006E08B0"/>
    <w:rsid w:val="006E0F3F"/>
    <w:rsid w:val="006E66E8"/>
    <w:rsid w:val="00703673"/>
    <w:rsid w:val="00712DDD"/>
    <w:rsid w:val="0072202B"/>
    <w:rsid w:val="00725123"/>
    <w:rsid w:val="00730897"/>
    <w:rsid w:val="00747860"/>
    <w:rsid w:val="00747DFC"/>
    <w:rsid w:val="00750008"/>
    <w:rsid w:val="00752010"/>
    <w:rsid w:val="00753377"/>
    <w:rsid w:val="007565DB"/>
    <w:rsid w:val="007726C9"/>
    <w:rsid w:val="00780F9E"/>
    <w:rsid w:val="00785A22"/>
    <w:rsid w:val="007911E8"/>
    <w:rsid w:val="00792F8A"/>
    <w:rsid w:val="00794697"/>
    <w:rsid w:val="007A3913"/>
    <w:rsid w:val="007A68EB"/>
    <w:rsid w:val="007C0DC8"/>
    <w:rsid w:val="007C2542"/>
    <w:rsid w:val="007C5D29"/>
    <w:rsid w:val="007C622B"/>
    <w:rsid w:val="007C78F0"/>
    <w:rsid w:val="007D12A4"/>
    <w:rsid w:val="007D1BF6"/>
    <w:rsid w:val="007E37DB"/>
    <w:rsid w:val="007E7D64"/>
    <w:rsid w:val="007F5D00"/>
    <w:rsid w:val="007F65A0"/>
    <w:rsid w:val="0080376B"/>
    <w:rsid w:val="00803BB0"/>
    <w:rsid w:val="008154A2"/>
    <w:rsid w:val="00824B1A"/>
    <w:rsid w:val="008406B2"/>
    <w:rsid w:val="008469E4"/>
    <w:rsid w:val="00850CB1"/>
    <w:rsid w:val="00852ACA"/>
    <w:rsid w:val="008576B5"/>
    <w:rsid w:val="008671E3"/>
    <w:rsid w:val="0087540A"/>
    <w:rsid w:val="00881BA3"/>
    <w:rsid w:val="00882451"/>
    <w:rsid w:val="008833A0"/>
    <w:rsid w:val="0088680E"/>
    <w:rsid w:val="00886930"/>
    <w:rsid w:val="008917F1"/>
    <w:rsid w:val="00892FED"/>
    <w:rsid w:val="00893F1D"/>
    <w:rsid w:val="00895F85"/>
    <w:rsid w:val="00896EAB"/>
    <w:rsid w:val="008A27E7"/>
    <w:rsid w:val="008A501E"/>
    <w:rsid w:val="008A7A81"/>
    <w:rsid w:val="008B56AE"/>
    <w:rsid w:val="008C1522"/>
    <w:rsid w:val="008C1944"/>
    <w:rsid w:val="008C22A6"/>
    <w:rsid w:val="008C26DC"/>
    <w:rsid w:val="008C2AFC"/>
    <w:rsid w:val="008D208B"/>
    <w:rsid w:val="008D52DD"/>
    <w:rsid w:val="008D65F3"/>
    <w:rsid w:val="008E7550"/>
    <w:rsid w:val="008F25BD"/>
    <w:rsid w:val="008F7775"/>
    <w:rsid w:val="008F77D2"/>
    <w:rsid w:val="0090185D"/>
    <w:rsid w:val="009070D3"/>
    <w:rsid w:val="0091471D"/>
    <w:rsid w:val="00914EF0"/>
    <w:rsid w:val="0091546C"/>
    <w:rsid w:val="00916513"/>
    <w:rsid w:val="0092519F"/>
    <w:rsid w:val="00936AC4"/>
    <w:rsid w:val="00940DAF"/>
    <w:rsid w:val="0094305F"/>
    <w:rsid w:val="00943B8B"/>
    <w:rsid w:val="0094560C"/>
    <w:rsid w:val="00945BA6"/>
    <w:rsid w:val="00951097"/>
    <w:rsid w:val="0095158C"/>
    <w:rsid w:val="00951FB5"/>
    <w:rsid w:val="00953D4D"/>
    <w:rsid w:val="00961845"/>
    <w:rsid w:val="0096303E"/>
    <w:rsid w:val="009647C9"/>
    <w:rsid w:val="009726C8"/>
    <w:rsid w:val="00977016"/>
    <w:rsid w:val="00991810"/>
    <w:rsid w:val="00991E72"/>
    <w:rsid w:val="00997C5E"/>
    <w:rsid w:val="009A5C00"/>
    <w:rsid w:val="009B4E2D"/>
    <w:rsid w:val="009C1135"/>
    <w:rsid w:val="009E0563"/>
    <w:rsid w:val="009E0B51"/>
    <w:rsid w:val="009E3139"/>
    <w:rsid w:val="009E42AA"/>
    <w:rsid w:val="009F0B1A"/>
    <w:rsid w:val="009F42C5"/>
    <w:rsid w:val="009F45DD"/>
    <w:rsid w:val="009F5EC2"/>
    <w:rsid w:val="00A01A52"/>
    <w:rsid w:val="00A02AB6"/>
    <w:rsid w:val="00A04DCF"/>
    <w:rsid w:val="00A06A09"/>
    <w:rsid w:val="00A16315"/>
    <w:rsid w:val="00A318A1"/>
    <w:rsid w:val="00A32175"/>
    <w:rsid w:val="00A3444F"/>
    <w:rsid w:val="00A40580"/>
    <w:rsid w:val="00A42E4C"/>
    <w:rsid w:val="00A46C64"/>
    <w:rsid w:val="00A50C3E"/>
    <w:rsid w:val="00A56B60"/>
    <w:rsid w:val="00A650E0"/>
    <w:rsid w:val="00A71974"/>
    <w:rsid w:val="00A73916"/>
    <w:rsid w:val="00A75C23"/>
    <w:rsid w:val="00A86E0C"/>
    <w:rsid w:val="00A93FC2"/>
    <w:rsid w:val="00A965A0"/>
    <w:rsid w:val="00A966D6"/>
    <w:rsid w:val="00AA2FD6"/>
    <w:rsid w:val="00AB10B0"/>
    <w:rsid w:val="00AB26C7"/>
    <w:rsid w:val="00AC3D35"/>
    <w:rsid w:val="00AC5AF5"/>
    <w:rsid w:val="00AD2B47"/>
    <w:rsid w:val="00AD2FAB"/>
    <w:rsid w:val="00AE4D1A"/>
    <w:rsid w:val="00AE788D"/>
    <w:rsid w:val="00AF30C5"/>
    <w:rsid w:val="00B07519"/>
    <w:rsid w:val="00B11361"/>
    <w:rsid w:val="00B177BE"/>
    <w:rsid w:val="00B21182"/>
    <w:rsid w:val="00B227C9"/>
    <w:rsid w:val="00B23856"/>
    <w:rsid w:val="00B31247"/>
    <w:rsid w:val="00B31365"/>
    <w:rsid w:val="00B32DCA"/>
    <w:rsid w:val="00B37CAD"/>
    <w:rsid w:val="00B47EBA"/>
    <w:rsid w:val="00B63F34"/>
    <w:rsid w:val="00B67BD9"/>
    <w:rsid w:val="00B713C1"/>
    <w:rsid w:val="00B72365"/>
    <w:rsid w:val="00B740D5"/>
    <w:rsid w:val="00B811B6"/>
    <w:rsid w:val="00B81DEB"/>
    <w:rsid w:val="00B83530"/>
    <w:rsid w:val="00B8585F"/>
    <w:rsid w:val="00B86AC3"/>
    <w:rsid w:val="00B92423"/>
    <w:rsid w:val="00B937FD"/>
    <w:rsid w:val="00B952BD"/>
    <w:rsid w:val="00BA0249"/>
    <w:rsid w:val="00BA2B9F"/>
    <w:rsid w:val="00BA3331"/>
    <w:rsid w:val="00BB51E2"/>
    <w:rsid w:val="00BB55EB"/>
    <w:rsid w:val="00BC34F1"/>
    <w:rsid w:val="00BD2DEF"/>
    <w:rsid w:val="00BD545D"/>
    <w:rsid w:val="00BD5901"/>
    <w:rsid w:val="00BD7570"/>
    <w:rsid w:val="00BD7A10"/>
    <w:rsid w:val="00BE73C6"/>
    <w:rsid w:val="00BF371F"/>
    <w:rsid w:val="00BF4E0B"/>
    <w:rsid w:val="00BF5296"/>
    <w:rsid w:val="00BF6EAC"/>
    <w:rsid w:val="00BF7B85"/>
    <w:rsid w:val="00C02156"/>
    <w:rsid w:val="00C02C15"/>
    <w:rsid w:val="00C0547F"/>
    <w:rsid w:val="00C05B1B"/>
    <w:rsid w:val="00C06113"/>
    <w:rsid w:val="00C075E9"/>
    <w:rsid w:val="00C10AA3"/>
    <w:rsid w:val="00C12469"/>
    <w:rsid w:val="00C1671B"/>
    <w:rsid w:val="00C16BCC"/>
    <w:rsid w:val="00C17165"/>
    <w:rsid w:val="00C239DC"/>
    <w:rsid w:val="00C27E03"/>
    <w:rsid w:val="00C32EDE"/>
    <w:rsid w:val="00C3328E"/>
    <w:rsid w:val="00C33C76"/>
    <w:rsid w:val="00C4761B"/>
    <w:rsid w:val="00C50A84"/>
    <w:rsid w:val="00C60E45"/>
    <w:rsid w:val="00C7163A"/>
    <w:rsid w:val="00C76441"/>
    <w:rsid w:val="00C766AA"/>
    <w:rsid w:val="00C815C8"/>
    <w:rsid w:val="00C85E30"/>
    <w:rsid w:val="00C92081"/>
    <w:rsid w:val="00C9349F"/>
    <w:rsid w:val="00C96E6C"/>
    <w:rsid w:val="00CA0CEE"/>
    <w:rsid w:val="00CB6B41"/>
    <w:rsid w:val="00CC3506"/>
    <w:rsid w:val="00CC57DD"/>
    <w:rsid w:val="00CD47EE"/>
    <w:rsid w:val="00CD4E4E"/>
    <w:rsid w:val="00CE0341"/>
    <w:rsid w:val="00CE4F74"/>
    <w:rsid w:val="00CF0C5E"/>
    <w:rsid w:val="00CF7A5B"/>
    <w:rsid w:val="00D019A3"/>
    <w:rsid w:val="00D078EC"/>
    <w:rsid w:val="00D07A2B"/>
    <w:rsid w:val="00D17D1C"/>
    <w:rsid w:val="00D20145"/>
    <w:rsid w:val="00D2087C"/>
    <w:rsid w:val="00D26C53"/>
    <w:rsid w:val="00D321AB"/>
    <w:rsid w:val="00D33328"/>
    <w:rsid w:val="00D33996"/>
    <w:rsid w:val="00D33CE4"/>
    <w:rsid w:val="00D352F1"/>
    <w:rsid w:val="00D40C66"/>
    <w:rsid w:val="00D57539"/>
    <w:rsid w:val="00D72DE3"/>
    <w:rsid w:val="00D8081B"/>
    <w:rsid w:val="00D857C3"/>
    <w:rsid w:val="00D85BFE"/>
    <w:rsid w:val="00D90BF0"/>
    <w:rsid w:val="00D91320"/>
    <w:rsid w:val="00D91775"/>
    <w:rsid w:val="00D944D9"/>
    <w:rsid w:val="00DA2487"/>
    <w:rsid w:val="00DA4CB5"/>
    <w:rsid w:val="00DA571C"/>
    <w:rsid w:val="00DA7EED"/>
    <w:rsid w:val="00DB6F6D"/>
    <w:rsid w:val="00DC50EA"/>
    <w:rsid w:val="00DC7C8A"/>
    <w:rsid w:val="00DE2479"/>
    <w:rsid w:val="00DE6737"/>
    <w:rsid w:val="00DF38B9"/>
    <w:rsid w:val="00E01A21"/>
    <w:rsid w:val="00E03AEF"/>
    <w:rsid w:val="00E17060"/>
    <w:rsid w:val="00E2577B"/>
    <w:rsid w:val="00E301F8"/>
    <w:rsid w:val="00E3086D"/>
    <w:rsid w:val="00E318DB"/>
    <w:rsid w:val="00E3379A"/>
    <w:rsid w:val="00E36FBA"/>
    <w:rsid w:val="00E405C9"/>
    <w:rsid w:val="00E4408B"/>
    <w:rsid w:val="00E54A97"/>
    <w:rsid w:val="00E57C88"/>
    <w:rsid w:val="00E62AFA"/>
    <w:rsid w:val="00E636C8"/>
    <w:rsid w:val="00E73500"/>
    <w:rsid w:val="00E73746"/>
    <w:rsid w:val="00E8172B"/>
    <w:rsid w:val="00E95D85"/>
    <w:rsid w:val="00E9643A"/>
    <w:rsid w:val="00EB483C"/>
    <w:rsid w:val="00EB50EB"/>
    <w:rsid w:val="00EC15A0"/>
    <w:rsid w:val="00EC57B9"/>
    <w:rsid w:val="00ED4A38"/>
    <w:rsid w:val="00ED5A28"/>
    <w:rsid w:val="00EE03EF"/>
    <w:rsid w:val="00EE183D"/>
    <w:rsid w:val="00EF6161"/>
    <w:rsid w:val="00EF666A"/>
    <w:rsid w:val="00F13196"/>
    <w:rsid w:val="00F439B2"/>
    <w:rsid w:val="00F56B6C"/>
    <w:rsid w:val="00F71F47"/>
    <w:rsid w:val="00F72121"/>
    <w:rsid w:val="00F73D19"/>
    <w:rsid w:val="00F8050F"/>
    <w:rsid w:val="00F865D4"/>
    <w:rsid w:val="00F90F3A"/>
    <w:rsid w:val="00F91DAF"/>
    <w:rsid w:val="00F962CD"/>
    <w:rsid w:val="00FA0AE7"/>
    <w:rsid w:val="00FA314A"/>
    <w:rsid w:val="00FD0E24"/>
    <w:rsid w:val="00FD162A"/>
    <w:rsid w:val="00FD3F4B"/>
    <w:rsid w:val="00FE4747"/>
    <w:rsid w:val="00FE76DE"/>
    <w:rsid w:val="00FE77F4"/>
    <w:rsid w:val="00FF3843"/>
    <w:rsid w:val="00FF5DCD"/>
    <w:rsid w:val="0373298F"/>
    <w:rsid w:val="09691109"/>
    <w:rsid w:val="0A290076"/>
    <w:rsid w:val="0FF7C8EA"/>
    <w:rsid w:val="10CF817B"/>
    <w:rsid w:val="11DACA76"/>
    <w:rsid w:val="14F9597D"/>
    <w:rsid w:val="1A72BD4B"/>
    <w:rsid w:val="216494ED"/>
    <w:rsid w:val="23114129"/>
    <w:rsid w:val="266A3D95"/>
    <w:rsid w:val="28F8E2E5"/>
    <w:rsid w:val="2939AC83"/>
    <w:rsid w:val="2B8C7772"/>
    <w:rsid w:val="2BBB7C3A"/>
    <w:rsid w:val="2BBC9947"/>
    <w:rsid w:val="2C6AC3B0"/>
    <w:rsid w:val="2CA2E3A1"/>
    <w:rsid w:val="30BDE385"/>
    <w:rsid w:val="3354DC15"/>
    <w:rsid w:val="3581EE7A"/>
    <w:rsid w:val="3CE3544D"/>
    <w:rsid w:val="3E62EF64"/>
    <w:rsid w:val="42600590"/>
    <w:rsid w:val="4B546EC6"/>
    <w:rsid w:val="4C25AEA5"/>
    <w:rsid w:val="5725EC1C"/>
    <w:rsid w:val="5C2C177C"/>
    <w:rsid w:val="5CC0DFCA"/>
    <w:rsid w:val="5D1925A4"/>
    <w:rsid w:val="5DB2AA92"/>
    <w:rsid w:val="5EFAACAC"/>
    <w:rsid w:val="6012EEAF"/>
    <w:rsid w:val="608C21EC"/>
    <w:rsid w:val="60B18C4F"/>
    <w:rsid w:val="61FFAA40"/>
    <w:rsid w:val="6503D16E"/>
    <w:rsid w:val="6EDB5A19"/>
    <w:rsid w:val="7384E2F8"/>
    <w:rsid w:val="74EF494A"/>
    <w:rsid w:val="7529D408"/>
    <w:rsid w:val="75FBCB8F"/>
    <w:rsid w:val="7F5C7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2174FDA5-BA31-4560-BAE0-F2923F34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440226715">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 w:id="972950730">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09166548">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17125055">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86391781">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21234174">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sco.com/amar-g4" TargetMode="External"/><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PalmerK/DCLDE2026" TargetMode="External"/><Relationship Id="rId14" Type="http://schemas.openxmlformats.org/officeDocument/2006/relationships/hyperlink" Target="https://oceanson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91</TotalTime>
  <Pages>35</Pages>
  <Words>30628</Words>
  <Characters>174582</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16</cp:revision>
  <dcterms:created xsi:type="dcterms:W3CDTF">2024-10-03T05:39:00Z</dcterms:created>
  <dcterms:modified xsi:type="dcterms:W3CDTF">2024-10-23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rBFYsm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